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9704D2"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9704D2"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9704D2"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9704D2"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90318E" w:rsidRPr="0090318E" w:rsidRDefault="009704D2" w:rsidP="0090318E">
      <w:pPr>
        <w:spacing w:after="0" w:line="480" w:lineRule="auto"/>
        <w:ind w:left="2880" w:firstLine="720"/>
        <w:rPr>
          <w:rFonts w:ascii="Times New Roman" w:hAnsi="Times New Roman" w:cs="Times New Roman"/>
          <w:sz w:val="24"/>
          <w:szCs w:val="24"/>
        </w:rPr>
      </w:pPr>
      <w:r w:rsidRPr="00474977">
        <w:rPr>
          <w:rFonts w:ascii="Times New Roman" w:hAnsi="Times New Roman" w:cs="Times New Roman"/>
          <w:b/>
          <w:sz w:val="24"/>
          <w:szCs w:val="24"/>
        </w:rPr>
        <w:t>Ethics: Violence</w:t>
      </w:r>
    </w:p>
    <w:p w:rsidR="00AF78CB" w:rsidRDefault="009704D2" w:rsidP="00474977">
      <w:pPr>
        <w:tabs>
          <w:tab w:val="left" w:pos="154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debate of violence assumes a contentious debate in the ethical paradigm. A</w:t>
      </w:r>
      <w:r w:rsidR="00B0260B">
        <w:rPr>
          <w:rFonts w:ascii="Times New Roman" w:hAnsi="Times New Roman" w:cs="Times New Roman"/>
          <w:sz w:val="24"/>
          <w:szCs w:val="24"/>
        </w:rPr>
        <w:t xml:space="preserve"> wide range of researchers and </w:t>
      </w:r>
      <w:r w:rsidR="00523138">
        <w:rPr>
          <w:rFonts w:ascii="Times New Roman" w:hAnsi="Times New Roman" w:cs="Times New Roman"/>
          <w:sz w:val="24"/>
          <w:szCs w:val="24"/>
        </w:rPr>
        <w:t>philosophers</w:t>
      </w:r>
      <w:r w:rsidR="00B0260B">
        <w:rPr>
          <w:rFonts w:ascii="Times New Roman" w:hAnsi="Times New Roman" w:cs="Times New Roman"/>
          <w:sz w:val="24"/>
          <w:szCs w:val="24"/>
        </w:rPr>
        <w:t xml:space="preserve"> have </w:t>
      </w:r>
      <w:r w:rsidR="00523138">
        <w:rPr>
          <w:rFonts w:ascii="Times New Roman" w:hAnsi="Times New Roman" w:cs="Times New Roman"/>
          <w:sz w:val="24"/>
          <w:szCs w:val="24"/>
        </w:rPr>
        <w:t xml:space="preserve">stipulated contrasting </w:t>
      </w:r>
      <w:r w:rsidR="00955F7F">
        <w:rPr>
          <w:rFonts w:ascii="Times New Roman" w:hAnsi="Times New Roman" w:cs="Times New Roman"/>
          <w:sz w:val="24"/>
          <w:szCs w:val="24"/>
        </w:rPr>
        <w:t>views pertinent to the morality, b</w:t>
      </w:r>
      <w:r w:rsidR="004F141E">
        <w:rPr>
          <w:rFonts w:ascii="Times New Roman" w:hAnsi="Times New Roman" w:cs="Times New Roman"/>
          <w:sz w:val="24"/>
          <w:szCs w:val="24"/>
        </w:rPr>
        <w:t>ases and justification of violence</w:t>
      </w:r>
      <w:r w:rsidR="00955F7F">
        <w:rPr>
          <w:rFonts w:ascii="Times New Roman" w:hAnsi="Times New Roman" w:cs="Times New Roman"/>
          <w:sz w:val="24"/>
          <w:szCs w:val="24"/>
        </w:rPr>
        <w:t>.</w:t>
      </w:r>
      <w:r w:rsidR="00A643F6">
        <w:rPr>
          <w:rFonts w:ascii="Times New Roman" w:hAnsi="Times New Roman" w:cs="Times New Roman"/>
          <w:sz w:val="24"/>
          <w:szCs w:val="24"/>
        </w:rPr>
        <w:t xml:space="preserve"> The ultimate quest to comprehe</w:t>
      </w:r>
      <w:r w:rsidR="000F0016">
        <w:rPr>
          <w:rFonts w:ascii="Times New Roman" w:hAnsi="Times New Roman" w:cs="Times New Roman"/>
          <w:sz w:val="24"/>
          <w:szCs w:val="24"/>
        </w:rPr>
        <w:t>nd the</w:t>
      </w:r>
      <w:r w:rsidR="002024BB">
        <w:rPr>
          <w:rFonts w:ascii="Times New Roman" w:hAnsi="Times New Roman" w:cs="Times New Roman"/>
          <w:sz w:val="24"/>
          <w:szCs w:val="24"/>
        </w:rPr>
        <w:t xml:space="preserve"> </w:t>
      </w:r>
      <w:r w:rsidR="00BB4356">
        <w:rPr>
          <w:rFonts w:ascii="Times New Roman" w:hAnsi="Times New Roman" w:cs="Times New Roman"/>
          <w:sz w:val="24"/>
          <w:szCs w:val="24"/>
        </w:rPr>
        <w:t>manifestations of violence requi</w:t>
      </w:r>
      <w:r w:rsidR="00A442CD">
        <w:rPr>
          <w:rFonts w:ascii="Times New Roman" w:hAnsi="Times New Roman" w:cs="Times New Roman"/>
          <w:sz w:val="24"/>
          <w:szCs w:val="24"/>
        </w:rPr>
        <w:t>res a critical analysis</w:t>
      </w:r>
      <w:r w:rsidR="00A33057">
        <w:rPr>
          <w:rFonts w:ascii="Times New Roman" w:hAnsi="Times New Roman" w:cs="Times New Roman"/>
          <w:sz w:val="24"/>
          <w:szCs w:val="24"/>
        </w:rPr>
        <w:t xml:space="preserve"> of the views post</w:t>
      </w:r>
      <w:r w:rsidR="007F01AF">
        <w:rPr>
          <w:rFonts w:ascii="Times New Roman" w:hAnsi="Times New Roman" w:cs="Times New Roman"/>
          <w:sz w:val="24"/>
          <w:szCs w:val="24"/>
        </w:rPr>
        <w:t>ulated by various philosophers.</w:t>
      </w:r>
      <w:r w:rsidR="00B17D49">
        <w:rPr>
          <w:rFonts w:ascii="Times New Roman" w:hAnsi="Times New Roman" w:cs="Times New Roman"/>
          <w:sz w:val="24"/>
          <w:szCs w:val="24"/>
        </w:rPr>
        <w:t xml:space="preserve"> It is imperative to assimilate the nature of violence by </w:t>
      </w:r>
      <w:r w:rsidR="00F75628">
        <w:rPr>
          <w:rFonts w:ascii="Times New Roman" w:hAnsi="Times New Roman" w:cs="Times New Roman"/>
          <w:sz w:val="24"/>
          <w:szCs w:val="24"/>
        </w:rPr>
        <w:t>considering it in</w:t>
      </w:r>
      <w:r w:rsidR="00CB1CDA">
        <w:rPr>
          <w:rFonts w:ascii="Times New Roman" w:hAnsi="Times New Roman" w:cs="Times New Roman"/>
          <w:sz w:val="24"/>
          <w:szCs w:val="24"/>
        </w:rPr>
        <w:t xml:space="preserve"> </w:t>
      </w:r>
      <w:r w:rsidR="00544500">
        <w:rPr>
          <w:rFonts w:ascii="Times New Roman" w:hAnsi="Times New Roman" w:cs="Times New Roman"/>
          <w:sz w:val="24"/>
          <w:szCs w:val="24"/>
        </w:rPr>
        <w:t>a different dimension as violence in religion, gender-based violenc</w:t>
      </w:r>
      <w:r w:rsidR="00233907">
        <w:rPr>
          <w:rFonts w:ascii="Times New Roman" w:hAnsi="Times New Roman" w:cs="Times New Roman"/>
          <w:sz w:val="24"/>
          <w:szCs w:val="24"/>
        </w:rPr>
        <w:t>e and epistemology of violence.</w:t>
      </w:r>
      <w:r w:rsidR="00490989">
        <w:rPr>
          <w:rFonts w:ascii="Times New Roman" w:hAnsi="Times New Roman" w:cs="Times New Roman"/>
          <w:sz w:val="24"/>
          <w:szCs w:val="24"/>
        </w:rPr>
        <w:t xml:space="preserve"> Essential</w:t>
      </w:r>
      <w:r w:rsidR="003E2FB4">
        <w:rPr>
          <w:rFonts w:ascii="Times New Roman" w:hAnsi="Times New Roman" w:cs="Times New Roman"/>
          <w:sz w:val="24"/>
          <w:szCs w:val="24"/>
        </w:rPr>
        <w:t>ly, Dale Jacquette</w:t>
      </w:r>
      <w:r w:rsidR="00E8610E">
        <w:rPr>
          <w:rFonts w:ascii="Times New Roman" w:hAnsi="Times New Roman" w:cs="Times New Roman"/>
          <w:sz w:val="24"/>
          <w:szCs w:val="24"/>
        </w:rPr>
        <w:t xml:space="preserve"> draws the distinction between the metaphorical and </w:t>
      </w:r>
      <w:r w:rsidR="00F7512A">
        <w:rPr>
          <w:rFonts w:ascii="Times New Roman" w:hAnsi="Times New Roman" w:cs="Times New Roman"/>
          <w:sz w:val="24"/>
          <w:szCs w:val="24"/>
        </w:rPr>
        <w:t xml:space="preserve">literal violence by associating it with a kind of action </w:t>
      </w:r>
      <w:r w:rsidR="00831B7C">
        <w:rPr>
          <w:rFonts w:ascii="Times New Roman" w:hAnsi="Times New Roman" w:cs="Times New Roman"/>
          <w:sz w:val="24"/>
          <w:szCs w:val="24"/>
        </w:rPr>
        <w:t>performed by the agent.</w:t>
      </w:r>
      <w:r w:rsidR="00806E46">
        <w:rPr>
          <w:rFonts w:ascii="Times New Roman" w:hAnsi="Times New Roman" w:cs="Times New Roman"/>
          <w:sz w:val="24"/>
          <w:szCs w:val="24"/>
        </w:rPr>
        <w:t xml:space="preserve"> Besides, philosophers have advanced to both confront and commend the existence of violence in human nature.</w:t>
      </w:r>
      <w:r w:rsidR="00093E84">
        <w:rPr>
          <w:rFonts w:ascii="Times New Roman" w:hAnsi="Times New Roman" w:cs="Times New Roman"/>
          <w:sz w:val="24"/>
          <w:szCs w:val="24"/>
        </w:rPr>
        <w:t xml:space="preserve"> Violence is, irrefutably,</w:t>
      </w:r>
      <w:r w:rsidR="002C35B7">
        <w:rPr>
          <w:rFonts w:ascii="Times New Roman" w:hAnsi="Times New Roman" w:cs="Times New Roman"/>
          <w:sz w:val="24"/>
          <w:szCs w:val="24"/>
        </w:rPr>
        <w:t xml:space="preserve"> morally wrong and</w:t>
      </w:r>
      <w:r w:rsidR="0019332B">
        <w:rPr>
          <w:rFonts w:ascii="Times New Roman" w:hAnsi="Times New Roman" w:cs="Times New Roman"/>
          <w:sz w:val="24"/>
          <w:szCs w:val="24"/>
        </w:rPr>
        <w:t xml:space="preserve"> </w:t>
      </w:r>
      <w:r w:rsidR="00003A8A">
        <w:rPr>
          <w:rFonts w:ascii="Times New Roman" w:hAnsi="Times New Roman" w:cs="Times New Roman"/>
          <w:sz w:val="24"/>
          <w:szCs w:val="24"/>
        </w:rPr>
        <w:t>problematic as it re</w:t>
      </w:r>
      <w:r w:rsidR="00BF7EF4">
        <w:rPr>
          <w:rFonts w:ascii="Times New Roman" w:hAnsi="Times New Roman" w:cs="Times New Roman"/>
          <w:sz w:val="24"/>
          <w:szCs w:val="24"/>
        </w:rPr>
        <w:t>quires critical justifications</w:t>
      </w:r>
      <w:r>
        <w:rPr>
          <w:rFonts w:ascii="Times New Roman" w:hAnsi="Times New Roman" w:cs="Times New Roman"/>
          <w:sz w:val="24"/>
          <w:szCs w:val="24"/>
        </w:rPr>
        <w:t xml:space="preserve"> rather than </w:t>
      </w:r>
      <w:r w:rsidR="00896EF3">
        <w:rPr>
          <w:rFonts w:ascii="Times New Roman" w:hAnsi="Times New Roman" w:cs="Times New Roman"/>
          <w:sz w:val="24"/>
          <w:szCs w:val="24"/>
        </w:rPr>
        <w:t>be</w:t>
      </w:r>
      <w:r w:rsidR="006E7E1C">
        <w:rPr>
          <w:rFonts w:ascii="Times New Roman" w:hAnsi="Times New Roman" w:cs="Times New Roman"/>
          <w:sz w:val="24"/>
          <w:szCs w:val="24"/>
        </w:rPr>
        <w:t>en</w:t>
      </w:r>
      <w:r w:rsidR="00896EF3">
        <w:rPr>
          <w:rFonts w:ascii="Times New Roman" w:hAnsi="Times New Roman" w:cs="Times New Roman"/>
          <w:sz w:val="24"/>
          <w:szCs w:val="24"/>
        </w:rPr>
        <w:t xml:space="preserve"> termed</w:t>
      </w:r>
      <w:r>
        <w:rPr>
          <w:rFonts w:ascii="Times New Roman" w:hAnsi="Times New Roman" w:cs="Times New Roman"/>
          <w:sz w:val="24"/>
          <w:szCs w:val="24"/>
        </w:rPr>
        <w:t xml:space="preserve"> morally permissible.</w:t>
      </w:r>
    </w:p>
    <w:p w:rsidR="003D406F" w:rsidRDefault="009704D2" w:rsidP="00474977">
      <w:pPr>
        <w:tabs>
          <w:tab w:val="left" w:pos="154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F78CB">
        <w:rPr>
          <w:rFonts w:ascii="Times New Roman" w:hAnsi="Times New Roman" w:cs="Times New Roman"/>
          <w:sz w:val="24"/>
          <w:szCs w:val="24"/>
        </w:rPr>
        <w:t xml:space="preserve">           To begin, </w:t>
      </w:r>
      <w:r w:rsidR="006309B7">
        <w:rPr>
          <w:rFonts w:ascii="Times New Roman" w:hAnsi="Times New Roman" w:cs="Times New Roman"/>
          <w:sz w:val="24"/>
          <w:szCs w:val="24"/>
        </w:rPr>
        <w:t>violence poses grave co</w:t>
      </w:r>
      <w:r w:rsidR="00946C58">
        <w:rPr>
          <w:rFonts w:ascii="Times New Roman" w:hAnsi="Times New Roman" w:cs="Times New Roman"/>
          <w:sz w:val="24"/>
          <w:szCs w:val="24"/>
        </w:rPr>
        <w:t>nsequences for the study of ethics, rationali</w:t>
      </w:r>
      <w:r w:rsidR="000435FE">
        <w:rPr>
          <w:rFonts w:ascii="Times New Roman" w:hAnsi="Times New Roman" w:cs="Times New Roman"/>
          <w:sz w:val="24"/>
          <w:szCs w:val="24"/>
        </w:rPr>
        <w:t xml:space="preserve">ty and </w:t>
      </w:r>
      <w:r w:rsidR="009F5B7D">
        <w:rPr>
          <w:rFonts w:ascii="Times New Roman" w:hAnsi="Times New Roman" w:cs="Times New Roman"/>
          <w:sz w:val="24"/>
          <w:szCs w:val="24"/>
        </w:rPr>
        <w:t>rightfulness.</w:t>
      </w:r>
      <w:r w:rsidR="00DA5807">
        <w:rPr>
          <w:rFonts w:ascii="Times New Roman" w:hAnsi="Times New Roman" w:cs="Times New Roman"/>
          <w:sz w:val="24"/>
          <w:szCs w:val="24"/>
        </w:rPr>
        <w:t xml:space="preserve"> The essence of eth</w:t>
      </w:r>
      <w:r w:rsidR="003E04E4">
        <w:rPr>
          <w:rFonts w:ascii="Times New Roman" w:hAnsi="Times New Roman" w:cs="Times New Roman"/>
          <w:sz w:val="24"/>
          <w:szCs w:val="24"/>
        </w:rPr>
        <w:t xml:space="preserve">ics lies at the very heart of not </w:t>
      </w:r>
      <w:r w:rsidR="00C1271C">
        <w:rPr>
          <w:rFonts w:ascii="Times New Roman" w:hAnsi="Times New Roman" w:cs="Times New Roman"/>
          <w:sz w:val="24"/>
          <w:szCs w:val="24"/>
        </w:rPr>
        <w:t>affecting others regard</w:t>
      </w:r>
      <w:r w:rsidR="006C677E">
        <w:rPr>
          <w:rFonts w:ascii="Times New Roman" w:hAnsi="Times New Roman" w:cs="Times New Roman"/>
          <w:sz w:val="24"/>
          <w:szCs w:val="24"/>
        </w:rPr>
        <w:t xml:space="preserve">less of </w:t>
      </w:r>
      <w:r w:rsidR="003F5599">
        <w:rPr>
          <w:rFonts w:ascii="Times New Roman" w:hAnsi="Times New Roman" w:cs="Times New Roman"/>
          <w:sz w:val="24"/>
          <w:szCs w:val="24"/>
        </w:rPr>
        <w:t xml:space="preserve">the circumstances. For instance, if a human being is affected and subjected to violence because of a morally wrong act committed by him, it is deemed </w:t>
      </w:r>
      <w:r w:rsidR="00B04AC9">
        <w:rPr>
          <w:rFonts w:ascii="Times New Roman" w:hAnsi="Times New Roman" w:cs="Times New Roman"/>
          <w:sz w:val="24"/>
          <w:szCs w:val="24"/>
        </w:rPr>
        <w:t>the</w:t>
      </w:r>
      <w:r w:rsidR="008503B9">
        <w:rPr>
          <w:rFonts w:ascii="Times New Roman" w:hAnsi="Times New Roman" w:cs="Times New Roman"/>
          <w:sz w:val="24"/>
          <w:szCs w:val="24"/>
        </w:rPr>
        <w:t xml:space="preserve"> </w:t>
      </w:r>
      <w:r w:rsidR="00451150">
        <w:rPr>
          <w:rFonts w:ascii="Times New Roman" w:hAnsi="Times New Roman" w:cs="Times New Roman"/>
          <w:sz w:val="24"/>
          <w:szCs w:val="24"/>
        </w:rPr>
        <w:t xml:space="preserve">person was </w:t>
      </w:r>
      <w:r w:rsidR="00AC204C">
        <w:rPr>
          <w:rFonts w:ascii="Times New Roman" w:hAnsi="Times New Roman" w:cs="Times New Roman"/>
          <w:sz w:val="24"/>
          <w:szCs w:val="24"/>
        </w:rPr>
        <w:t xml:space="preserve">treated </w:t>
      </w:r>
      <w:r w:rsidR="007A67A5">
        <w:rPr>
          <w:rFonts w:ascii="Times New Roman" w:hAnsi="Times New Roman" w:cs="Times New Roman"/>
          <w:sz w:val="24"/>
          <w:szCs w:val="24"/>
        </w:rPr>
        <w:t xml:space="preserve">rightfully. Meanwhile, it raises the critical question as </w:t>
      </w:r>
      <w:r w:rsidR="00B50531">
        <w:rPr>
          <w:rFonts w:ascii="Times New Roman" w:hAnsi="Times New Roman" w:cs="Times New Roman"/>
          <w:sz w:val="24"/>
          <w:szCs w:val="24"/>
        </w:rPr>
        <w:t xml:space="preserve">forgiving others and refraining from </w:t>
      </w:r>
      <w:r w:rsidR="00EA6D23">
        <w:rPr>
          <w:rFonts w:ascii="Times New Roman" w:hAnsi="Times New Roman" w:cs="Times New Roman"/>
          <w:sz w:val="24"/>
          <w:szCs w:val="24"/>
        </w:rPr>
        <w:t xml:space="preserve">spreading violence in the society </w:t>
      </w:r>
      <w:r w:rsidR="00C21CB1">
        <w:rPr>
          <w:rFonts w:ascii="Times New Roman" w:hAnsi="Times New Roman" w:cs="Times New Roman"/>
          <w:sz w:val="24"/>
          <w:szCs w:val="24"/>
        </w:rPr>
        <w:t>is the principle which must be</w:t>
      </w:r>
      <w:r w:rsidR="00DB6AE1">
        <w:rPr>
          <w:rFonts w:ascii="Times New Roman" w:hAnsi="Times New Roman" w:cs="Times New Roman"/>
          <w:sz w:val="24"/>
          <w:szCs w:val="24"/>
        </w:rPr>
        <w:t xml:space="preserve"> pursued under any circumstances</w:t>
      </w:r>
      <w:r w:rsidR="004E65EE">
        <w:rPr>
          <w:rFonts w:ascii="Times New Roman" w:hAnsi="Times New Roman" w:cs="Times New Roman"/>
          <w:sz w:val="24"/>
          <w:szCs w:val="24"/>
        </w:rPr>
        <w:t xml:space="preserve">. </w:t>
      </w:r>
      <w:r w:rsidR="00471420">
        <w:rPr>
          <w:rFonts w:ascii="Times New Roman" w:hAnsi="Times New Roman" w:cs="Times New Roman"/>
          <w:sz w:val="24"/>
          <w:szCs w:val="24"/>
        </w:rPr>
        <w:t>There exists a spirited disagreement related to the right and wrong nature of violence</w:t>
      </w:r>
      <w:r w:rsidR="00A24FB0">
        <w:rPr>
          <w:rFonts w:ascii="Times New Roman" w:hAnsi="Times New Roman" w:cs="Times New Roman"/>
          <w:sz w:val="24"/>
          <w:szCs w:val="24"/>
        </w:rPr>
        <w:t xml:space="preserve"> </w:t>
      </w:r>
      <w:r w:rsidR="00A24FB0">
        <w:rPr>
          <w:rFonts w:ascii="Times New Roman" w:hAnsi="Times New Roman" w:cs="Times New Roman"/>
          <w:sz w:val="24"/>
          <w:szCs w:val="24"/>
        </w:rPr>
        <w:fldChar w:fldCharType="begin"/>
      </w:r>
      <w:r w:rsidR="00A24FB0">
        <w:rPr>
          <w:rFonts w:ascii="Times New Roman" w:hAnsi="Times New Roman" w:cs="Times New Roman"/>
          <w:sz w:val="24"/>
          <w:szCs w:val="24"/>
        </w:rPr>
        <w:instrText xml:space="preserve"> ADDIN ZOTERO_ITEM CSL_CITATION {"citationID":"OyF2WSNj","properties":{"formattedCitation":"({\\i{}Are Human Beings Naturally Violent And Warlike? | Issue 105 | Philosophy Now})","plainCitation":"(Are Human Beings Naturally Violent And Warlike? | Issue 105 | Philosophy Now)","noteIndex":0},"citationItems":[{"id":392,"uris":["http://zotero.org/users/local/h6KbaPMu/items/X2VVJEE4"],"uri":["http://zotero.org/users/local/h6KbaPMu/items/X2VVJEE4"],"itemData":{"id":392,"type":"webpage","title":"Are Human Beings Naturally Violent And Warlike? | Issue 105 | Philosophy Now","URL":"https://philosophynow.org/issues/105/Are_Human_Beings_Naturally_Violent_And_Warlike","accessed":{"date-parts":[["2019",4,19]]}}}],"schema":"https://github.com/citation-style-language/schema/raw/master/csl-citation.json"} </w:instrText>
      </w:r>
      <w:r w:rsidR="00A24FB0">
        <w:rPr>
          <w:rFonts w:ascii="Times New Roman" w:hAnsi="Times New Roman" w:cs="Times New Roman"/>
          <w:sz w:val="24"/>
          <w:szCs w:val="24"/>
        </w:rPr>
        <w:fldChar w:fldCharType="separate"/>
      </w:r>
      <w:r w:rsidR="00A24FB0" w:rsidRPr="00A24FB0">
        <w:rPr>
          <w:rFonts w:ascii="Times New Roman" w:hAnsi="Times New Roman" w:cs="Times New Roman"/>
          <w:sz w:val="24"/>
          <w:szCs w:val="24"/>
        </w:rPr>
        <w:t>(</w:t>
      </w:r>
      <w:r w:rsidR="00A24FB0" w:rsidRPr="00A24FB0">
        <w:rPr>
          <w:rFonts w:ascii="Times New Roman" w:hAnsi="Times New Roman" w:cs="Times New Roman"/>
          <w:i/>
          <w:iCs/>
          <w:sz w:val="24"/>
          <w:szCs w:val="24"/>
        </w:rPr>
        <w:t xml:space="preserve">Are Human Beings Naturally </w:t>
      </w:r>
      <w:r w:rsidR="00A24FB0" w:rsidRPr="00A24FB0">
        <w:rPr>
          <w:rFonts w:ascii="Times New Roman" w:hAnsi="Times New Roman" w:cs="Times New Roman"/>
          <w:i/>
          <w:iCs/>
          <w:sz w:val="24"/>
          <w:szCs w:val="24"/>
        </w:rPr>
        <w:lastRenderedPageBreak/>
        <w:t>Violent And Warlike? | Issue 105 | Philosophy Now</w:t>
      </w:r>
      <w:r w:rsidR="00A24FB0" w:rsidRPr="00A24FB0">
        <w:rPr>
          <w:rFonts w:ascii="Times New Roman" w:hAnsi="Times New Roman" w:cs="Times New Roman"/>
          <w:sz w:val="24"/>
          <w:szCs w:val="24"/>
        </w:rPr>
        <w:t>)</w:t>
      </w:r>
      <w:r w:rsidR="00A24FB0">
        <w:rPr>
          <w:rFonts w:ascii="Times New Roman" w:hAnsi="Times New Roman" w:cs="Times New Roman"/>
          <w:sz w:val="24"/>
          <w:szCs w:val="24"/>
        </w:rPr>
        <w:fldChar w:fldCharType="end"/>
      </w:r>
      <w:r w:rsidR="00471420">
        <w:rPr>
          <w:rFonts w:ascii="Times New Roman" w:hAnsi="Times New Roman" w:cs="Times New Roman"/>
          <w:sz w:val="24"/>
          <w:szCs w:val="24"/>
        </w:rPr>
        <w:t>.</w:t>
      </w:r>
      <w:r w:rsidR="006E410D">
        <w:rPr>
          <w:rFonts w:ascii="Times New Roman" w:hAnsi="Times New Roman" w:cs="Times New Roman"/>
          <w:sz w:val="24"/>
          <w:szCs w:val="24"/>
        </w:rPr>
        <w:t xml:space="preserve"> </w:t>
      </w:r>
      <w:r w:rsidR="00294AF4">
        <w:rPr>
          <w:rFonts w:ascii="Times New Roman" w:hAnsi="Times New Roman" w:cs="Times New Roman"/>
          <w:sz w:val="24"/>
          <w:szCs w:val="24"/>
        </w:rPr>
        <w:t>Such contentious are the questions posed by violence in the paradigm of ethics.</w:t>
      </w:r>
      <w:r w:rsidR="00C81BB8">
        <w:rPr>
          <w:rFonts w:ascii="Times New Roman" w:hAnsi="Times New Roman" w:cs="Times New Roman"/>
          <w:sz w:val="24"/>
          <w:szCs w:val="24"/>
        </w:rPr>
        <w:t xml:space="preserve"> </w:t>
      </w:r>
    </w:p>
    <w:p w:rsidR="00D164A4" w:rsidRDefault="009704D2" w:rsidP="00474977">
      <w:pPr>
        <w:tabs>
          <w:tab w:val="left" w:pos="154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Besides, </w:t>
      </w:r>
      <w:r w:rsidR="00AC7ACF">
        <w:rPr>
          <w:rFonts w:ascii="Times New Roman" w:hAnsi="Times New Roman" w:cs="Times New Roman"/>
          <w:sz w:val="24"/>
          <w:szCs w:val="24"/>
        </w:rPr>
        <w:t>Coady underpins three fundamental definitions of violence.</w:t>
      </w:r>
      <w:r w:rsidR="00727943">
        <w:rPr>
          <w:rFonts w:ascii="Times New Roman" w:hAnsi="Times New Roman" w:cs="Times New Roman"/>
          <w:sz w:val="24"/>
          <w:szCs w:val="24"/>
        </w:rPr>
        <w:t xml:space="preserve"> Restricted</w:t>
      </w:r>
      <w:r w:rsidR="002C5E0B">
        <w:rPr>
          <w:rFonts w:ascii="Times New Roman" w:hAnsi="Times New Roman" w:cs="Times New Roman"/>
          <w:sz w:val="24"/>
          <w:szCs w:val="24"/>
        </w:rPr>
        <w:t>,</w:t>
      </w:r>
      <w:r w:rsidR="007809F7">
        <w:rPr>
          <w:rFonts w:ascii="Times New Roman" w:hAnsi="Times New Roman" w:cs="Times New Roman"/>
          <w:sz w:val="24"/>
          <w:szCs w:val="24"/>
        </w:rPr>
        <w:t xml:space="preserve"> wide and</w:t>
      </w:r>
      <w:r w:rsidR="00DD7048">
        <w:rPr>
          <w:rFonts w:ascii="Times New Roman" w:hAnsi="Times New Roman" w:cs="Times New Roman"/>
          <w:sz w:val="24"/>
          <w:szCs w:val="24"/>
        </w:rPr>
        <w:t xml:space="preserve"> </w:t>
      </w:r>
      <w:r w:rsidR="004D1E0B">
        <w:rPr>
          <w:rFonts w:ascii="Times New Roman" w:hAnsi="Times New Roman" w:cs="Times New Roman"/>
          <w:sz w:val="24"/>
          <w:szCs w:val="24"/>
        </w:rPr>
        <w:t>legitimist are the three primary</w:t>
      </w:r>
      <w:r w:rsidR="00DF603A">
        <w:rPr>
          <w:rFonts w:ascii="Times New Roman" w:hAnsi="Times New Roman" w:cs="Times New Roman"/>
          <w:sz w:val="24"/>
          <w:szCs w:val="24"/>
        </w:rPr>
        <w:t xml:space="preserve"> branches with further expand the </w:t>
      </w:r>
      <w:r w:rsidR="006408E7">
        <w:rPr>
          <w:rFonts w:ascii="Times New Roman" w:hAnsi="Times New Roman" w:cs="Times New Roman"/>
          <w:sz w:val="24"/>
          <w:szCs w:val="24"/>
        </w:rPr>
        <w:t xml:space="preserve">assessment of violence. </w:t>
      </w:r>
      <w:r w:rsidR="002836E6">
        <w:rPr>
          <w:rFonts w:ascii="Times New Roman" w:hAnsi="Times New Roman" w:cs="Times New Roman"/>
          <w:sz w:val="24"/>
          <w:szCs w:val="24"/>
        </w:rPr>
        <w:t>The restricted aspect refers to the i</w:t>
      </w:r>
      <w:r w:rsidR="00AB08FF">
        <w:rPr>
          <w:rFonts w:ascii="Times New Roman" w:hAnsi="Times New Roman" w:cs="Times New Roman"/>
          <w:sz w:val="24"/>
          <w:szCs w:val="24"/>
        </w:rPr>
        <w:t>ndividuals who always prefer to</w:t>
      </w:r>
      <w:r w:rsidR="00180976">
        <w:rPr>
          <w:rFonts w:ascii="Times New Roman" w:hAnsi="Times New Roman" w:cs="Times New Roman"/>
          <w:sz w:val="24"/>
          <w:szCs w:val="24"/>
        </w:rPr>
        <w:t xml:space="preserve"> focus on the</w:t>
      </w:r>
      <w:r w:rsidR="00CF4481">
        <w:rPr>
          <w:rFonts w:ascii="Times New Roman" w:hAnsi="Times New Roman" w:cs="Times New Roman"/>
          <w:sz w:val="24"/>
          <w:szCs w:val="24"/>
        </w:rPr>
        <w:t xml:space="preserve"> positive interpersonal acts of coercion generally comprising the </w:t>
      </w:r>
      <w:r w:rsidR="002B3E35">
        <w:rPr>
          <w:rFonts w:ascii="Times New Roman" w:hAnsi="Times New Roman" w:cs="Times New Roman"/>
          <w:sz w:val="24"/>
          <w:szCs w:val="24"/>
        </w:rPr>
        <w:t>infliction of physical harm. The second</w:t>
      </w:r>
      <w:r w:rsidR="00DE07EA">
        <w:rPr>
          <w:rFonts w:ascii="Times New Roman" w:hAnsi="Times New Roman" w:cs="Times New Roman"/>
          <w:sz w:val="24"/>
          <w:szCs w:val="24"/>
        </w:rPr>
        <w:t xml:space="preserve"> aspect, wide, </w:t>
      </w:r>
      <w:r w:rsidR="00E74E2E">
        <w:rPr>
          <w:rFonts w:ascii="Times New Roman" w:hAnsi="Times New Roman" w:cs="Times New Roman"/>
          <w:sz w:val="24"/>
          <w:szCs w:val="24"/>
        </w:rPr>
        <w:t>highlights the individuals</w:t>
      </w:r>
      <w:r w:rsidR="004172B1">
        <w:rPr>
          <w:rFonts w:ascii="Times New Roman" w:hAnsi="Times New Roman" w:cs="Times New Roman"/>
          <w:sz w:val="24"/>
          <w:szCs w:val="24"/>
        </w:rPr>
        <w:t xml:space="preserve"> </w:t>
      </w:r>
      <w:r w:rsidR="00953CF5">
        <w:rPr>
          <w:rFonts w:ascii="Times New Roman" w:hAnsi="Times New Roman" w:cs="Times New Roman"/>
          <w:sz w:val="24"/>
          <w:szCs w:val="24"/>
        </w:rPr>
        <w:t xml:space="preserve">who deem violence an extension of the </w:t>
      </w:r>
      <w:r w:rsidR="00740FF1">
        <w:rPr>
          <w:rFonts w:ascii="Times New Roman" w:hAnsi="Times New Roman" w:cs="Times New Roman"/>
          <w:sz w:val="24"/>
          <w:szCs w:val="24"/>
        </w:rPr>
        <w:t xml:space="preserve">social inequalities and injustices. </w:t>
      </w:r>
      <w:r w:rsidR="004C54DB">
        <w:rPr>
          <w:rFonts w:ascii="Times New Roman" w:hAnsi="Times New Roman" w:cs="Times New Roman"/>
          <w:sz w:val="24"/>
          <w:szCs w:val="24"/>
        </w:rPr>
        <w:t xml:space="preserve">The </w:t>
      </w:r>
      <w:r w:rsidR="00B40FC1">
        <w:rPr>
          <w:rFonts w:ascii="Times New Roman" w:hAnsi="Times New Roman" w:cs="Times New Roman"/>
          <w:sz w:val="24"/>
          <w:szCs w:val="24"/>
        </w:rPr>
        <w:t>el</w:t>
      </w:r>
      <w:r w:rsidR="009F10E9">
        <w:rPr>
          <w:rFonts w:ascii="Times New Roman" w:hAnsi="Times New Roman" w:cs="Times New Roman"/>
          <w:sz w:val="24"/>
          <w:szCs w:val="24"/>
        </w:rPr>
        <w:t>ement of</w:t>
      </w:r>
      <w:r w:rsidR="001264C4">
        <w:rPr>
          <w:rFonts w:ascii="Times New Roman" w:hAnsi="Times New Roman" w:cs="Times New Roman"/>
          <w:sz w:val="24"/>
          <w:szCs w:val="24"/>
        </w:rPr>
        <w:t xml:space="preserve"> physical force is abandoned and the instances of structural and </w:t>
      </w:r>
      <w:r w:rsidR="00A24FB0">
        <w:rPr>
          <w:rFonts w:ascii="Times New Roman" w:hAnsi="Times New Roman" w:cs="Times New Roman"/>
          <w:sz w:val="24"/>
          <w:szCs w:val="24"/>
        </w:rPr>
        <w:t>institutional violence are</w:t>
      </w:r>
      <w:r w:rsidR="00CA0D06">
        <w:rPr>
          <w:rFonts w:ascii="Times New Roman" w:hAnsi="Times New Roman" w:cs="Times New Roman"/>
          <w:sz w:val="24"/>
          <w:szCs w:val="24"/>
        </w:rPr>
        <w:t xml:space="preserve"> glorified. The last element as </w:t>
      </w:r>
      <w:r w:rsidR="00B3192C">
        <w:rPr>
          <w:rFonts w:ascii="Times New Roman" w:hAnsi="Times New Roman" w:cs="Times New Roman"/>
          <w:sz w:val="24"/>
          <w:szCs w:val="24"/>
        </w:rPr>
        <w:t>legitimist</w:t>
      </w:r>
      <w:r w:rsidR="0049229C">
        <w:rPr>
          <w:rFonts w:ascii="Times New Roman" w:hAnsi="Times New Roman" w:cs="Times New Roman"/>
          <w:sz w:val="24"/>
          <w:szCs w:val="24"/>
        </w:rPr>
        <w:t xml:space="preserve"> stipulates violence to</w:t>
      </w:r>
      <w:r w:rsidR="008140E0">
        <w:rPr>
          <w:rFonts w:ascii="Times New Roman" w:hAnsi="Times New Roman" w:cs="Times New Roman"/>
          <w:sz w:val="24"/>
          <w:szCs w:val="24"/>
        </w:rPr>
        <w:t xml:space="preserve"> be</w:t>
      </w:r>
      <w:r w:rsidR="0094696B">
        <w:rPr>
          <w:rFonts w:ascii="Times New Roman" w:hAnsi="Times New Roman" w:cs="Times New Roman"/>
          <w:sz w:val="24"/>
          <w:szCs w:val="24"/>
        </w:rPr>
        <w:t xml:space="preserve"> irrational, discriminatory and</w:t>
      </w:r>
      <w:r w:rsidR="0031043C">
        <w:rPr>
          <w:rFonts w:ascii="Times New Roman" w:hAnsi="Times New Roman" w:cs="Times New Roman"/>
          <w:sz w:val="24"/>
          <w:szCs w:val="24"/>
        </w:rPr>
        <w:t xml:space="preserve"> </w:t>
      </w:r>
      <w:r w:rsidR="00320A9A">
        <w:rPr>
          <w:rFonts w:ascii="Times New Roman" w:hAnsi="Times New Roman" w:cs="Times New Roman"/>
          <w:sz w:val="24"/>
          <w:szCs w:val="24"/>
        </w:rPr>
        <w:t xml:space="preserve">tyrant </w:t>
      </w:r>
      <w:r w:rsidR="009C1ADE">
        <w:rPr>
          <w:rFonts w:ascii="Times New Roman" w:hAnsi="Times New Roman" w:cs="Times New Roman"/>
          <w:sz w:val="24"/>
          <w:szCs w:val="24"/>
        </w:rPr>
        <w:t>in true letter and spirits</w:t>
      </w:r>
      <w:r w:rsidR="00A24FB0">
        <w:rPr>
          <w:rFonts w:ascii="Times New Roman" w:hAnsi="Times New Roman" w:cs="Times New Roman"/>
          <w:sz w:val="24"/>
          <w:szCs w:val="24"/>
        </w:rPr>
        <w:t xml:space="preserve"> </w:t>
      </w:r>
      <w:r w:rsidR="00A24FB0">
        <w:rPr>
          <w:rFonts w:ascii="Times New Roman" w:hAnsi="Times New Roman" w:cs="Times New Roman"/>
          <w:sz w:val="24"/>
          <w:szCs w:val="24"/>
        </w:rPr>
        <w:fldChar w:fldCharType="begin"/>
      </w:r>
      <w:r w:rsidR="00A24FB0">
        <w:rPr>
          <w:rFonts w:ascii="Times New Roman" w:hAnsi="Times New Roman" w:cs="Times New Roman"/>
          <w:sz w:val="24"/>
          <w:szCs w:val="24"/>
        </w:rPr>
        <w:instrText xml:space="preserve"> ADDIN ZOTERO_ITEM CSL_CITATION {"citationID":"S9kYJu47","properties":{"formattedCitation":"(Alfieri)","plainCitation":"(Alfieri)","noteIndex":0},"citationItems":[{"id":387,"uris":["http://zotero.org/users/local/h6KbaPMu/items/ZLGQ35MV"],"uri":["http://zotero.org/users/local/h6KbaPMu/items/ZLGQ35MV"],"itemData":{"id":387,"type":"article-journal","title":"The Ethics of Violence: Necessity, Excess, and Opposition","container-title":"Columbia Law Review","page":"1721-1750","volume":"94","issue":"5","source":"JSTOR","DOI":"10.2307/1123163","ISSN":"0010-1958","shortTitle":"The Ethics of Violence","author":[{"family":"Alfieri","given":"Anthony V."}],"editor":[{"family":"Sarat","given":"Austin"},{"family":"Kearns","given":"Thomas R."}],"issued":{"date-parts":[["1994"]]}}}],"schema":"https://github.com/citation-style-language/schema/raw/master/csl-citation.json"} </w:instrText>
      </w:r>
      <w:r w:rsidR="00A24FB0">
        <w:rPr>
          <w:rFonts w:ascii="Times New Roman" w:hAnsi="Times New Roman" w:cs="Times New Roman"/>
          <w:sz w:val="24"/>
          <w:szCs w:val="24"/>
        </w:rPr>
        <w:fldChar w:fldCharType="separate"/>
      </w:r>
      <w:r w:rsidR="00A24FB0" w:rsidRPr="00A24FB0">
        <w:rPr>
          <w:rFonts w:ascii="Times New Roman" w:hAnsi="Times New Roman" w:cs="Times New Roman"/>
          <w:sz w:val="24"/>
        </w:rPr>
        <w:t>(Alfieri)</w:t>
      </w:r>
      <w:r w:rsidR="00A24FB0">
        <w:rPr>
          <w:rFonts w:ascii="Times New Roman" w:hAnsi="Times New Roman" w:cs="Times New Roman"/>
          <w:sz w:val="24"/>
          <w:szCs w:val="24"/>
        </w:rPr>
        <w:fldChar w:fldCharType="end"/>
      </w:r>
      <w:r w:rsidR="009C1ADE">
        <w:rPr>
          <w:rFonts w:ascii="Times New Roman" w:hAnsi="Times New Roman" w:cs="Times New Roman"/>
          <w:sz w:val="24"/>
          <w:szCs w:val="24"/>
        </w:rPr>
        <w:t>.</w:t>
      </w:r>
      <w:r w:rsidR="00822672">
        <w:rPr>
          <w:rFonts w:ascii="Times New Roman" w:hAnsi="Times New Roman" w:cs="Times New Roman"/>
          <w:sz w:val="24"/>
          <w:szCs w:val="24"/>
        </w:rPr>
        <w:t xml:space="preserve"> Since all acts of violence are inclined towards committing a violation, th</w:t>
      </w:r>
      <w:r w:rsidR="00677416">
        <w:rPr>
          <w:rFonts w:ascii="Times New Roman" w:hAnsi="Times New Roman" w:cs="Times New Roman"/>
          <w:sz w:val="24"/>
          <w:szCs w:val="24"/>
        </w:rPr>
        <w:t>e very existence of violence is</w:t>
      </w:r>
      <w:r w:rsidR="00D032B0">
        <w:rPr>
          <w:rFonts w:ascii="Times New Roman" w:hAnsi="Times New Roman" w:cs="Times New Roman"/>
          <w:sz w:val="24"/>
          <w:szCs w:val="24"/>
        </w:rPr>
        <w:t xml:space="preserve"> evil and unjustified.</w:t>
      </w:r>
      <w:r w:rsidR="00FE40E7">
        <w:rPr>
          <w:rFonts w:ascii="Times New Roman" w:hAnsi="Times New Roman" w:cs="Times New Roman"/>
          <w:sz w:val="24"/>
          <w:szCs w:val="24"/>
        </w:rPr>
        <w:t xml:space="preserve"> Violation, here, is</w:t>
      </w:r>
      <w:r w:rsidR="009F73D3">
        <w:rPr>
          <w:rFonts w:ascii="Times New Roman" w:hAnsi="Times New Roman" w:cs="Times New Roman"/>
          <w:sz w:val="24"/>
          <w:szCs w:val="24"/>
        </w:rPr>
        <w:t xml:space="preserve"> </w:t>
      </w:r>
      <w:r w:rsidR="009214BE">
        <w:rPr>
          <w:rFonts w:ascii="Times New Roman" w:hAnsi="Times New Roman" w:cs="Times New Roman"/>
          <w:sz w:val="24"/>
          <w:szCs w:val="24"/>
        </w:rPr>
        <w:t xml:space="preserve">stated as the </w:t>
      </w:r>
      <w:r w:rsidR="00EB0132">
        <w:rPr>
          <w:rFonts w:ascii="Times New Roman" w:hAnsi="Times New Roman" w:cs="Times New Roman"/>
          <w:sz w:val="24"/>
          <w:szCs w:val="24"/>
        </w:rPr>
        <w:t>significant element which is subjected to violence as a primary intention</w:t>
      </w:r>
      <w:r w:rsidR="004C5F60">
        <w:rPr>
          <w:rFonts w:ascii="Times New Roman" w:hAnsi="Times New Roman" w:cs="Times New Roman"/>
          <w:sz w:val="24"/>
          <w:szCs w:val="24"/>
        </w:rPr>
        <w:t xml:space="preserve"> of transforming </w:t>
      </w:r>
      <w:r w:rsidR="00D6704E">
        <w:rPr>
          <w:rFonts w:ascii="Times New Roman" w:hAnsi="Times New Roman" w:cs="Times New Roman"/>
          <w:sz w:val="24"/>
          <w:szCs w:val="24"/>
        </w:rPr>
        <w:t>wrongf</w:t>
      </w:r>
      <w:r w:rsidR="008A706B">
        <w:rPr>
          <w:rFonts w:ascii="Times New Roman" w:hAnsi="Times New Roman" w:cs="Times New Roman"/>
          <w:sz w:val="24"/>
          <w:szCs w:val="24"/>
        </w:rPr>
        <w:t xml:space="preserve">ul acts into violence. For </w:t>
      </w:r>
      <w:r w:rsidR="007E1252">
        <w:rPr>
          <w:rFonts w:ascii="Times New Roman" w:hAnsi="Times New Roman" w:cs="Times New Roman"/>
          <w:sz w:val="24"/>
          <w:szCs w:val="24"/>
        </w:rPr>
        <w:t>instance,</w:t>
      </w:r>
      <w:r w:rsidR="001D5395">
        <w:rPr>
          <w:rFonts w:ascii="Times New Roman" w:hAnsi="Times New Roman" w:cs="Times New Roman"/>
          <w:sz w:val="24"/>
          <w:szCs w:val="24"/>
        </w:rPr>
        <w:t xml:space="preserve"> a person borrow</w:t>
      </w:r>
      <w:r w:rsidR="00DC6431">
        <w:rPr>
          <w:rFonts w:ascii="Times New Roman" w:hAnsi="Times New Roman" w:cs="Times New Roman"/>
          <w:sz w:val="24"/>
          <w:szCs w:val="24"/>
        </w:rPr>
        <w:t>s a book from a library but fai</w:t>
      </w:r>
      <w:r w:rsidR="001D5395">
        <w:rPr>
          <w:rFonts w:ascii="Times New Roman" w:hAnsi="Times New Roman" w:cs="Times New Roman"/>
          <w:sz w:val="24"/>
          <w:szCs w:val="24"/>
        </w:rPr>
        <w:t>l</w:t>
      </w:r>
      <w:r w:rsidR="00DC6431">
        <w:rPr>
          <w:rFonts w:ascii="Times New Roman" w:hAnsi="Times New Roman" w:cs="Times New Roman"/>
          <w:sz w:val="24"/>
          <w:szCs w:val="24"/>
        </w:rPr>
        <w:t>s</w:t>
      </w:r>
      <w:r w:rsidR="001D5395">
        <w:rPr>
          <w:rFonts w:ascii="Times New Roman" w:hAnsi="Times New Roman" w:cs="Times New Roman"/>
          <w:sz w:val="24"/>
          <w:szCs w:val="24"/>
        </w:rPr>
        <w:t xml:space="preserve"> to return it on time.</w:t>
      </w:r>
      <w:r w:rsidR="00CF719A">
        <w:rPr>
          <w:rFonts w:ascii="Times New Roman" w:hAnsi="Times New Roman" w:cs="Times New Roman"/>
          <w:sz w:val="24"/>
          <w:szCs w:val="24"/>
        </w:rPr>
        <w:t xml:space="preserve"> The person has committed a wrong act but not each act can be violent similar to this case</w:t>
      </w:r>
      <w:r w:rsidR="00A24FB0">
        <w:rPr>
          <w:rFonts w:ascii="Times New Roman" w:hAnsi="Times New Roman" w:cs="Times New Roman"/>
          <w:sz w:val="24"/>
          <w:szCs w:val="24"/>
        </w:rPr>
        <w:fldChar w:fldCharType="begin"/>
      </w:r>
      <w:r w:rsidR="00A24FB0">
        <w:rPr>
          <w:rFonts w:ascii="Times New Roman" w:hAnsi="Times New Roman" w:cs="Times New Roman"/>
          <w:sz w:val="24"/>
          <w:szCs w:val="24"/>
        </w:rPr>
        <w:instrText xml:space="preserve"> ADDIN ZOTERO_ITEM CSL_CITATION {"citationID":"KYrePEga","properties":{"formattedCitation":"(\\uc0\\u8220{}Arguments for Liberty\\uc0\\u8221{})","plainCitation":"(“Arguments for Liberty”)","noteIndex":0},"citationItems":[{"id":394,"uris":["http://zotero.org/users/local/h6KbaPMu/items/ULJYDJJ5"],"uri":["http://zotero.org/users/local/h6KbaPMu/items/ULJYDJJ5"],"itemData":{"id":394,"type":"webpage","title":"Arguments for Liberty: Utilitarianism","container-title":"Libertarianism.org","abstract":"Christopher Freiman joins us to talk about his Arguments for Liberty chapter on utilitarianism. What’s the utilitarian argument for libertarianism?","URL":"https://www.libertarianism.org/media/free-thoughts/arguments-liberty-utilitarianism","shortTitle":"Arguments for Liberty","language":"en","accessed":{"date-parts":[["2019",4,20]]}}}],"schema":"https://github.com/citation-style-language/schema/raw/master/csl-citation.json"} </w:instrText>
      </w:r>
      <w:r w:rsidR="00A24FB0">
        <w:rPr>
          <w:rFonts w:ascii="Times New Roman" w:hAnsi="Times New Roman" w:cs="Times New Roman"/>
          <w:sz w:val="24"/>
          <w:szCs w:val="24"/>
        </w:rPr>
        <w:fldChar w:fldCharType="separate"/>
      </w:r>
      <w:r w:rsidR="00A24FB0" w:rsidRPr="00A24FB0">
        <w:rPr>
          <w:rFonts w:ascii="Times New Roman" w:hAnsi="Times New Roman" w:cs="Times New Roman"/>
          <w:sz w:val="24"/>
          <w:szCs w:val="24"/>
        </w:rPr>
        <w:t>(“Arguments for Liberty”)</w:t>
      </w:r>
      <w:r w:rsidR="00A24FB0">
        <w:rPr>
          <w:rFonts w:ascii="Times New Roman" w:hAnsi="Times New Roman" w:cs="Times New Roman"/>
          <w:sz w:val="24"/>
          <w:szCs w:val="24"/>
        </w:rPr>
        <w:fldChar w:fldCharType="end"/>
      </w:r>
      <w:r w:rsidR="00CF719A">
        <w:rPr>
          <w:rFonts w:ascii="Times New Roman" w:hAnsi="Times New Roman" w:cs="Times New Roman"/>
          <w:sz w:val="24"/>
          <w:szCs w:val="24"/>
        </w:rPr>
        <w:t>.</w:t>
      </w:r>
      <w:r w:rsidR="00B0097F">
        <w:rPr>
          <w:rFonts w:ascii="Times New Roman" w:hAnsi="Times New Roman" w:cs="Times New Roman"/>
          <w:sz w:val="24"/>
          <w:szCs w:val="24"/>
        </w:rPr>
        <w:t xml:space="preserve"> The wrongful treatment of the person never </w:t>
      </w:r>
      <w:r w:rsidR="00FD0329">
        <w:rPr>
          <w:rFonts w:ascii="Times New Roman" w:hAnsi="Times New Roman" w:cs="Times New Roman"/>
          <w:sz w:val="24"/>
          <w:szCs w:val="24"/>
        </w:rPr>
        <w:t xml:space="preserve">implies the act can be characterized as violent. </w:t>
      </w:r>
      <w:r w:rsidR="00360B57">
        <w:rPr>
          <w:rFonts w:ascii="Times New Roman" w:hAnsi="Times New Roman" w:cs="Times New Roman"/>
          <w:sz w:val="24"/>
          <w:szCs w:val="24"/>
        </w:rPr>
        <w:t>In addition, Bu</w:t>
      </w:r>
      <w:r w:rsidR="00332C39">
        <w:rPr>
          <w:rFonts w:ascii="Times New Roman" w:hAnsi="Times New Roman" w:cs="Times New Roman"/>
          <w:sz w:val="24"/>
          <w:szCs w:val="24"/>
        </w:rPr>
        <w:t xml:space="preserve">ffachi conceives a framework </w:t>
      </w:r>
      <w:r w:rsidR="00164B24">
        <w:rPr>
          <w:rFonts w:ascii="Times New Roman" w:hAnsi="Times New Roman" w:cs="Times New Roman"/>
          <w:sz w:val="24"/>
          <w:szCs w:val="24"/>
        </w:rPr>
        <w:t>to</w:t>
      </w:r>
      <w:r w:rsidR="004E5315">
        <w:rPr>
          <w:rFonts w:ascii="Times New Roman" w:hAnsi="Times New Roman" w:cs="Times New Roman"/>
          <w:sz w:val="24"/>
          <w:szCs w:val="24"/>
        </w:rPr>
        <w:t xml:space="preserve"> </w:t>
      </w:r>
      <w:r w:rsidR="009E7329">
        <w:rPr>
          <w:rFonts w:ascii="Times New Roman" w:hAnsi="Times New Roman" w:cs="Times New Roman"/>
          <w:sz w:val="24"/>
          <w:szCs w:val="24"/>
        </w:rPr>
        <w:t xml:space="preserve">sketch </w:t>
      </w:r>
      <w:r w:rsidR="00556B18">
        <w:rPr>
          <w:rFonts w:ascii="Times New Roman" w:hAnsi="Times New Roman" w:cs="Times New Roman"/>
          <w:sz w:val="24"/>
          <w:szCs w:val="24"/>
        </w:rPr>
        <w:t xml:space="preserve">the intricacies of violence by blaming it for desecrating the </w:t>
      </w:r>
      <w:r w:rsidR="00512099">
        <w:rPr>
          <w:rFonts w:ascii="Times New Roman" w:hAnsi="Times New Roman" w:cs="Times New Roman"/>
          <w:sz w:val="24"/>
          <w:szCs w:val="24"/>
        </w:rPr>
        <w:t>fundamental spirits o</w:t>
      </w:r>
      <w:r w:rsidR="000E6F7C">
        <w:rPr>
          <w:rFonts w:ascii="Times New Roman" w:hAnsi="Times New Roman" w:cs="Times New Roman"/>
          <w:sz w:val="24"/>
          <w:szCs w:val="24"/>
        </w:rPr>
        <w:t>f</w:t>
      </w:r>
      <w:r w:rsidR="0039349A">
        <w:rPr>
          <w:rFonts w:ascii="Times New Roman" w:hAnsi="Times New Roman" w:cs="Times New Roman"/>
          <w:sz w:val="24"/>
          <w:szCs w:val="24"/>
        </w:rPr>
        <w:t xml:space="preserve"> integrity.</w:t>
      </w:r>
    </w:p>
    <w:p w:rsidR="009754A8" w:rsidRDefault="009704D2" w:rsidP="00474977">
      <w:pPr>
        <w:tabs>
          <w:tab w:val="left" w:pos="154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Furthermore, a critical appraisal of the matter states that violence is</w:t>
      </w:r>
      <w:r w:rsidR="00E66893">
        <w:rPr>
          <w:rFonts w:ascii="Times New Roman" w:hAnsi="Times New Roman" w:cs="Times New Roman"/>
          <w:sz w:val="24"/>
          <w:szCs w:val="24"/>
        </w:rPr>
        <w:t xml:space="preserve"> </w:t>
      </w:r>
      <w:r w:rsidR="00F80052">
        <w:rPr>
          <w:rFonts w:ascii="Times New Roman" w:hAnsi="Times New Roman" w:cs="Times New Roman"/>
          <w:sz w:val="24"/>
          <w:szCs w:val="24"/>
        </w:rPr>
        <w:t>harmful and each harmful act is manifested in</w:t>
      </w:r>
      <w:r w:rsidR="00EA4BF3">
        <w:rPr>
          <w:rFonts w:ascii="Times New Roman" w:hAnsi="Times New Roman" w:cs="Times New Roman"/>
          <w:sz w:val="24"/>
          <w:szCs w:val="24"/>
        </w:rPr>
        <w:t xml:space="preserve"> prima facie wrong.</w:t>
      </w:r>
      <w:r w:rsidR="00B629F8">
        <w:rPr>
          <w:rFonts w:ascii="Times New Roman" w:hAnsi="Times New Roman" w:cs="Times New Roman"/>
          <w:sz w:val="24"/>
          <w:szCs w:val="24"/>
        </w:rPr>
        <w:t xml:space="preserve"> In several circumstances, viole</w:t>
      </w:r>
      <w:r w:rsidR="00333829">
        <w:rPr>
          <w:rFonts w:ascii="Times New Roman" w:hAnsi="Times New Roman" w:cs="Times New Roman"/>
          <w:sz w:val="24"/>
          <w:szCs w:val="24"/>
        </w:rPr>
        <w:t>nce is gi</w:t>
      </w:r>
      <w:r w:rsidR="00DE4913">
        <w:rPr>
          <w:rFonts w:ascii="Times New Roman" w:hAnsi="Times New Roman" w:cs="Times New Roman"/>
          <w:sz w:val="24"/>
          <w:szCs w:val="24"/>
        </w:rPr>
        <w:t>ven a d</w:t>
      </w:r>
      <w:r w:rsidR="003513ED">
        <w:rPr>
          <w:rFonts w:ascii="Times New Roman" w:hAnsi="Times New Roman" w:cs="Times New Roman"/>
          <w:sz w:val="24"/>
          <w:szCs w:val="24"/>
        </w:rPr>
        <w:t xml:space="preserve">estructive nature </w:t>
      </w:r>
      <w:r w:rsidR="00D1782D">
        <w:rPr>
          <w:rFonts w:ascii="Times New Roman" w:hAnsi="Times New Roman" w:cs="Times New Roman"/>
          <w:sz w:val="24"/>
          <w:szCs w:val="24"/>
        </w:rPr>
        <w:t>and since</w:t>
      </w:r>
      <w:r w:rsidR="004D3237">
        <w:rPr>
          <w:rFonts w:ascii="Times New Roman" w:hAnsi="Times New Roman" w:cs="Times New Roman"/>
          <w:sz w:val="24"/>
          <w:szCs w:val="24"/>
        </w:rPr>
        <w:t xml:space="preserve"> </w:t>
      </w:r>
      <w:r w:rsidR="000D7700">
        <w:rPr>
          <w:rFonts w:ascii="Times New Roman" w:hAnsi="Times New Roman" w:cs="Times New Roman"/>
          <w:sz w:val="24"/>
          <w:szCs w:val="24"/>
        </w:rPr>
        <w:t xml:space="preserve">destruction fuels harm, violence in essence is harmful and detrimental. </w:t>
      </w:r>
      <w:r w:rsidR="004619B2">
        <w:rPr>
          <w:rFonts w:ascii="Times New Roman" w:hAnsi="Times New Roman" w:cs="Times New Roman"/>
          <w:sz w:val="24"/>
          <w:szCs w:val="24"/>
        </w:rPr>
        <w:t xml:space="preserve">However, not all acts of violence </w:t>
      </w:r>
      <w:r w:rsidR="00AB5819">
        <w:rPr>
          <w:rFonts w:ascii="Times New Roman" w:hAnsi="Times New Roman" w:cs="Times New Roman"/>
          <w:sz w:val="24"/>
          <w:szCs w:val="24"/>
        </w:rPr>
        <w:t>can be called harmful.</w:t>
      </w:r>
      <w:r w:rsidR="002F3CEB">
        <w:rPr>
          <w:rFonts w:ascii="Times New Roman" w:hAnsi="Times New Roman" w:cs="Times New Roman"/>
          <w:sz w:val="24"/>
          <w:szCs w:val="24"/>
        </w:rPr>
        <w:t xml:space="preserve"> If a person, for instance,</w:t>
      </w:r>
      <w:r w:rsidR="00B15CCE">
        <w:rPr>
          <w:rFonts w:ascii="Times New Roman" w:hAnsi="Times New Roman" w:cs="Times New Roman"/>
          <w:sz w:val="24"/>
          <w:szCs w:val="24"/>
        </w:rPr>
        <w:t xml:space="preserve"> who aims at punching the other person on the face but misses and fells on the ground, the other </w:t>
      </w:r>
      <w:r w:rsidR="00B15CCE">
        <w:rPr>
          <w:rFonts w:ascii="Times New Roman" w:hAnsi="Times New Roman" w:cs="Times New Roman"/>
          <w:sz w:val="24"/>
          <w:szCs w:val="24"/>
        </w:rPr>
        <w:lastRenderedPageBreak/>
        <w:t xml:space="preserve">person will laugh and </w:t>
      </w:r>
      <w:r w:rsidR="00943431">
        <w:rPr>
          <w:rFonts w:ascii="Times New Roman" w:hAnsi="Times New Roman" w:cs="Times New Roman"/>
          <w:sz w:val="24"/>
          <w:szCs w:val="24"/>
        </w:rPr>
        <w:t>be amused</w:t>
      </w:r>
      <w:r w:rsidR="00A24FB0">
        <w:rPr>
          <w:rFonts w:ascii="Times New Roman" w:hAnsi="Times New Roman" w:cs="Times New Roman"/>
          <w:sz w:val="24"/>
          <w:szCs w:val="24"/>
        </w:rPr>
        <w:t xml:space="preserve"> </w:t>
      </w:r>
      <w:r w:rsidR="00A24FB0">
        <w:rPr>
          <w:rFonts w:ascii="Times New Roman" w:hAnsi="Times New Roman" w:cs="Times New Roman"/>
          <w:sz w:val="24"/>
          <w:szCs w:val="24"/>
        </w:rPr>
        <w:fldChar w:fldCharType="begin"/>
      </w:r>
      <w:r w:rsidR="00A24FB0">
        <w:rPr>
          <w:rFonts w:ascii="Times New Roman" w:hAnsi="Times New Roman" w:cs="Times New Roman"/>
          <w:sz w:val="24"/>
          <w:szCs w:val="24"/>
        </w:rPr>
        <w:instrText xml:space="preserve"> ADDIN ZOTERO_ITEM CSL_CITATION {"citationID":"xhcSyK4d","properties":{"formattedCitation":"({\\i{}Defining Violence | Issue 66 | Philosophy Now})","plainCitation":"(Defining Violence | Issue 66 | Philosophy Now)","noteIndex":0},"citationItems":[{"id":390,"uris":["http://zotero.org/users/local/h6KbaPMu/items/VFNNXYG7"],"uri":["http://zotero.org/users/local/h6KbaPMu/items/VFNNXYG7"],"itemData":{"id":390,"type":"webpage","title":"Defining Violence | Issue 66 | Philosophy Now","URL":"https://philosophynow.org/issues/66/Defining_Violence","accessed":{"date-parts":[["2019",4,19]]}}}],"schema":"https://github.com/citation-style-language/schema/raw/master/csl-citation.json"} </w:instrText>
      </w:r>
      <w:r w:rsidR="00A24FB0">
        <w:rPr>
          <w:rFonts w:ascii="Times New Roman" w:hAnsi="Times New Roman" w:cs="Times New Roman"/>
          <w:sz w:val="24"/>
          <w:szCs w:val="24"/>
        </w:rPr>
        <w:fldChar w:fldCharType="separate"/>
      </w:r>
      <w:r w:rsidR="00A24FB0" w:rsidRPr="00A24FB0">
        <w:rPr>
          <w:rFonts w:ascii="Times New Roman" w:hAnsi="Times New Roman" w:cs="Times New Roman"/>
          <w:sz w:val="24"/>
          <w:szCs w:val="24"/>
        </w:rPr>
        <w:t>(</w:t>
      </w:r>
      <w:r w:rsidR="00A24FB0" w:rsidRPr="00A24FB0">
        <w:rPr>
          <w:rFonts w:ascii="Times New Roman" w:hAnsi="Times New Roman" w:cs="Times New Roman"/>
          <w:i/>
          <w:iCs/>
          <w:sz w:val="24"/>
          <w:szCs w:val="24"/>
        </w:rPr>
        <w:t>Defining Violence | Issue 66 | Philosophy Now</w:t>
      </w:r>
      <w:r w:rsidR="00A24FB0" w:rsidRPr="00A24FB0">
        <w:rPr>
          <w:rFonts w:ascii="Times New Roman" w:hAnsi="Times New Roman" w:cs="Times New Roman"/>
          <w:sz w:val="24"/>
          <w:szCs w:val="24"/>
        </w:rPr>
        <w:t>)</w:t>
      </w:r>
      <w:r w:rsidR="00A24FB0">
        <w:rPr>
          <w:rFonts w:ascii="Times New Roman" w:hAnsi="Times New Roman" w:cs="Times New Roman"/>
          <w:sz w:val="24"/>
          <w:szCs w:val="24"/>
        </w:rPr>
        <w:fldChar w:fldCharType="end"/>
      </w:r>
      <w:r w:rsidR="00943431">
        <w:rPr>
          <w:rFonts w:ascii="Times New Roman" w:hAnsi="Times New Roman" w:cs="Times New Roman"/>
          <w:sz w:val="24"/>
          <w:szCs w:val="24"/>
        </w:rPr>
        <w:t>. Hen</w:t>
      </w:r>
      <w:r w:rsidR="005854D6">
        <w:rPr>
          <w:rFonts w:ascii="Times New Roman" w:hAnsi="Times New Roman" w:cs="Times New Roman"/>
          <w:sz w:val="24"/>
          <w:szCs w:val="24"/>
        </w:rPr>
        <w:t xml:space="preserve">ce, the act </w:t>
      </w:r>
      <w:r w:rsidR="00175479">
        <w:rPr>
          <w:rFonts w:ascii="Times New Roman" w:hAnsi="Times New Roman" w:cs="Times New Roman"/>
          <w:sz w:val="24"/>
          <w:szCs w:val="24"/>
        </w:rPr>
        <w:t>of violence did not inf</w:t>
      </w:r>
      <w:r w:rsidR="002E7CF3">
        <w:rPr>
          <w:rFonts w:ascii="Times New Roman" w:hAnsi="Times New Roman" w:cs="Times New Roman"/>
          <w:sz w:val="24"/>
          <w:szCs w:val="24"/>
        </w:rPr>
        <w:t>lic</w:t>
      </w:r>
      <w:r w:rsidR="00D667B1">
        <w:rPr>
          <w:rFonts w:ascii="Times New Roman" w:hAnsi="Times New Roman" w:cs="Times New Roman"/>
          <w:sz w:val="24"/>
          <w:szCs w:val="24"/>
        </w:rPr>
        <w:t>t harm.</w:t>
      </w:r>
      <w:r w:rsidR="005648F5">
        <w:rPr>
          <w:rFonts w:ascii="Times New Roman" w:hAnsi="Times New Roman" w:cs="Times New Roman"/>
          <w:sz w:val="24"/>
          <w:szCs w:val="24"/>
        </w:rPr>
        <w:t xml:space="preserve"> There ex</w:t>
      </w:r>
      <w:r w:rsidR="003E25FB">
        <w:rPr>
          <w:rFonts w:ascii="Times New Roman" w:hAnsi="Times New Roman" w:cs="Times New Roman"/>
          <w:sz w:val="24"/>
          <w:szCs w:val="24"/>
        </w:rPr>
        <w:t>ist several other instances where violence can manifest in productivity.</w:t>
      </w:r>
      <w:r w:rsidR="00F2593F">
        <w:rPr>
          <w:rFonts w:ascii="Times New Roman" w:hAnsi="Times New Roman" w:cs="Times New Roman"/>
          <w:sz w:val="24"/>
          <w:szCs w:val="24"/>
        </w:rPr>
        <w:t xml:space="preserve"> </w:t>
      </w:r>
      <w:r w:rsidR="002C7015">
        <w:rPr>
          <w:rFonts w:ascii="Times New Roman" w:hAnsi="Times New Roman" w:cs="Times New Roman"/>
          <w:sz w:val="24"/>
          <w:szCs w:val="24"/>
        </w:rPr>
        <w:t>Suppose a person's legs need to be amputated with an ax in order to free him from the</w:t>
      </w:r>
      <w:r>
        <w:rPr>
          <w:rFonts w:ascii="Times New Roman" w:hAnsi="Times New Roman" w:cs="Times New Roman"/>
          <w:sz w:val="24"/>
          <w:szCs w:val="24"/>
        </w:rPr>
        <w:t xml:space="preserve"> immense burden, violence as amputation is considered viable as it is the only c</w:t>
      </w:r>
      <w:r>
        <w:rPr>
          <w:rFonts w:ascii="Times New Roman" w:hAnsi="Times New Roman" w:cs="Times New Roman"/>
          <w:sz w:val="24"/>
          <w:szCs w:val="24"/>
        </w:rPr>
        <w:t>hoice.</w:t>
      </w:r>
    </w:p>
    <w:p w:rsidR="00FC62E2" w:rsidRDefault="009704D2" w:rsidP="00474977">
      <w:pPr>
        <w:tabs>
          <w:tab w:val="left" w:pos="154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n regards to various ethical theories, violence is critically assessed based on the outcomes and the needs of action. Utilitarianism, proposed by Jeremy Bentham, at its core examines the significance and moral of action by making comparis</w:t>
      </w:r>
      <w:r>
        <w:rPr>
          <w:rFonts w:ascii="Times New Roman" w:hAnsi="Times New Roman" w:cs="Times New Roman"/>
          <w:sz w:val="24"/>
          <w:szCs w:val="24"/>
        </w:rPr>
        <w:t>on with the possible outcomes. The complexity of circumstances and violence must be committed if they cause a greater good for the vast majority of people. Utilitarianism condones violence but at the very heart of the theory lies a contentious debate. It p</w:t>
      </w:r>
      <w:r>
        <w:rPr>
          <w:rFonts w:ascii="Times New Roman" w:hAnsi="Times New Roman" w:cs="Times New Roman"/>
          <w:sz w:val="24"/>
          <w:szCs w:val="24"/>
        </w:rPr>
        <w:t>ostulates argument cannot be established on the existence and non-existence of violence when the greatest number is being benefited potentially. However, the philosophical structure of this theory lacks accuracy. During World War II, a wide range of German</w:t>
      </w:r>
      <w:r>
        <w:rPr>
          <w:rFonts w:ascii="Times New Roman" w:hAnsi="Times New Roman" w:cs="Times New Roman"/>
          <w:sz w:val="24"/>
          <w:szCs w:val="24"/>
        </w:rPr>
        <w:t>s allied to combat the Germans and advanced to kill millions of Jews as it was the majority conceded to the action. In essence, the majority aimed at subjecting a ruthless genocide of innocent Jews that is utterly overlooked by Utilitarianism school of tho</w:t>
      </w:r>
      <w:r>
        <w:rPr>
          <w:rFonts w:ascii="Times New Roman" w:hAnsi="Times New Roman" w:cs="Times New Roman"/>
          <w:sz w:val="24"/>
          <w:szCs w:val="24"/>
        </w:rPr>
        <w:t>ught. Thus, Utilitarianism condones violence but struggles to maintain an equilibrium between the voices and rights of minority and majority. An intricate thought is derived from justification that the majority and minority are always experiencing a contin</w:t>
      </w:r>
      <w:r>
        <w:rPr>
          <w:rFonts w:ascii="Times New Roman" w:hAnsi="Times New Roman" w:cs="Times New Roman"/>
          <w:sz w:val="24"/>
          <w:szCs w:val="24"/>
        </w:rPr>
        <w:t xml:space="preserve">uous </w:t>
      </w:r>
      <w:r w:rsidR="00710970">
        <w:rPr>
          <w:rFonts w:ascii="Times New Roman" w:hAnsi="Times New Roman" w:cs="Times New Roman"/>
          <w:sz w:val="24"/>
          <w:szCs w:val="24"/>
        </w:rPr>
        <w:t>change which causes the minority to become</w:t>
      </w:r>
      <w:r w:rsidR="00A24FB0">
        <w:rPr>
          <w:rFonts w:ascii="Times New Roman" w:hAnsi="Times New Roman" w:cs="Times New Roman"/>
          <w:sz w:val="24"/>
          <w:szCs w:val="24"/>
        </w:rPr>
        <w:t xml:space="preserve"> a</w:t>
      </w:r>
      <w:r w:rsidR="00710970">
        <w:rPr>
          <w:rFonts w:ascii="Times New Roman" w:hAnsi="Times New Roman" w:cs="Times New Roman"/>
          <w:sz w:val="24"/>
          <w:szCs w:val="24"/>
        </w:rPr>
        <w:t xml:space="preserve"> part of the majority in later stages</w:t>
      </w:r>
      <w:r w:rsidR="00A24FB0">
        <w:rPr>
          <w:rFonts w:ascii="Times New Roman" w:hAnsi="Times New Roman" w:cs="Times New Roman"/>
          <w:sz w:val="24"/>
          <w:szCs w:val="24"/>
        </w:rPr>
        <w:fldChar w:fldCharType="begin"/>
      </w:r>
      <w:r w:rsidR="00A24FB0">
        <w:rPr>
          <w:rFonts w:ascii="Times New Roman" w:hAnsi="Times New Roman" w:cs="Times New Roman"/>
          <w:sz w:val="24"/>
          <w:szCs w:val="24"/>
        </w:rPr>
        <w:instrText xml:space="preserve"> ADDIN ZOTERO_ITEM CSL_CITATION {"citationID":"5mojaZOO","properties":{"formattedCitation":"(Thi and P)","plainCitation":"(Thi and P)","noteIndex":0},"citationItems":[{"id":388,"uris":["http://zotero.org/users/local/h6KbaPMu/items/3L4RN4SC"],"uri":["http://zotero.org/users/local/h6KbaPMu/items/3L4RN4SC"],"itemData":{"id":388,"type":"article-journal","title":"Good Violence, Bad Violence: The Ethics of Competition in Multiplayer Games","URL":"http://www.digra.org/wp-content/uploads/digital-library/paper_39.pdf","shortTitle":"Good Violence, Bad Violence","author":[{"family":"Thi","given":"Nguyen C."},{"family":"P","given":"Zagal José"}],"issued":{"date-parts":[["2016"]]}}}],"schema":"https://github.com/citation-style-language/schema/raw/master/csl-citation.json"} </w:instrText>
      </w:r>
      <w:r w:rsidR="00A24FB0">
        <w:rPr>
          <w:rFonts w:ascii="Times New Roman" w:hAnsi="Times New Roman" w:cs="Times New Roman"/>
          <w:sz w:val="24"/>
          <w:szCs w:val="24"/>
        </w:rPr>
        <w:fldChar w:fldCharType="separate"/>
      </w:r>
      <w:r w:rsidR="00A24FB0" w:rsidRPr="00A24FB0">
        <w:rPr>
          <w:rFonts w:ascii="Times New Roman" w:hAnsi="Times New Roman" w:cs="Times New Roman"/>
          <w:sz w:val="24"/>
        </w:rPr>
        <w:t>(Thi and P)</w:t>
      </w:r>
      <w:r w:rsidR="00A24FB0">
        <w:rPr>
          <w:rFonts w:ascii="Times New Roman" w:hAnsi="Times New Roman" w:cs="Times New Roman"/>
          <w:sz w:val="24"/>
          <w:szCs w:val="24"/>
        </w:rPr>
        <w:fldChar w:fldCharType="end"/>
      </w:r>
      <w:r w:rsidR="00710970">
        <w:rPr>
          <w:rFonts w:ascii="Times New Roman" w:hAnsi="Times New Roman" w:cs="Times New Roman"/>
          <w:sz w:val="24"/>
          <w:szCs w:val="24"/>
        </w:rPr>
        <w:t xml:space="preserve">. The establishment of a new majority enhances the likelihood of previously prohibited actions to become rational. For instance, wars can be initiated and havoc can be wreaked under the acceptance of a majority regardless of the ramifications and adversities faced by the minority. The ethical theory of Utilitarianism condones violence by sanctioning the right and rationality of the radical actions to the majority </w:t>
      </w:r>
      <w:r w:rsidR="00710970">
        <w:rPr>
          <w:rFonts w:ascii="Times New Roman" w:hAnsi="Times New Roman" w:cs="Times New Roman"/>
          <w:sz w:val="24"/>
          <w:szCs w:val="24"/>
        </w:rPr>
        <w:lastRenderedPageBreak/>
        <w:t xml:space="preserve">while overlooking the harm and challenges posed by it to the minority and other groups of society.  </w:t>
      </w:r>
      <w:r w:rsidR="00896EF3">
        <w:rPr>
          <w:rFonts w:ascii="Times New Roman" w:hAnsi="Times New Roman" w:cs="Times New Roman"/>
          <w:sz w:val="24"/>
          <w:szCs w:val="24"/>
        </w:rPr>
        <w:t xml:space="preserve"> </w:t>
      </w:r>
      <w:r w:rsidR="002C7015">
        <w:rPr>
          <w:rFonts w:ascii="Times New Roman" w:hAnsi="Times New Roman" w:cs="Times New Roman"/>
          <w:sz w:val="24"/>
          <w:szCs w:val="24"/>
        </w:rPr>
        <w:t xml:space="preserve"> </w:t>
      </w:r>
      <w:r w:rsidR="001D5395">
        <w:rPr>
          <w:rFonts w:ascii="Times New Roman" w:hAnsi="Times New Roman" w:cs="Times New Roman"/>
          <w:sz w:val="24"/>
          <w:szCs w:val="24"/>
        </w:rPr>
        <w:t xml:space="preserve"> </w:t>
      </w:r>
    </w:p>
    <w:p w:rsidR="003D406F" w:rsidRDefault="009704D2" w:rsidP="007109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the ethical theories other than Utilitarianism advance to assess violence by considering the implications of action as creating rig</w:t>
      </w:r>
      <w:r>
        <w:rPr>
          <w:rFonts w:ascii="Times New Roman" w:hAnsi="Times New Roman" w:cs="Times New Roman"/>
          <w:sz w:val="24"/>
          <w:szCs w:val="24"/>
        </w:rPr>
        <w:t>ht or wrong in morality rather than examining the ramifications of the action. Kant's deontological ethical theory harnesses the essence of the action and if it is violent it may be nullified in the first place to exterminate the need of critically assessi</w:t>
      </w:r>
      <w:r>
        <w:rPr>
          <w:rFonts w:ascii="Times New Roman" w:hAnsi="Times New Roman" w:cs="Times New Roman"/>
          <w:sz w:val="24"/>
          <w:szCs w:val="24"/>
        </w:rPr>
        <w:t>ng the benefit or harm inflicted upon the minority or majority. The deliberated ethical paradigm of theories pertinent to violent offers a contentious debate on whether or not violence is justified. However, it is imperative to examine the root of violence</w:t>
      </w:r>
      <w:r>
        <w:rPr>
          <w:rFonts w:ascii="Times New Roman" w:hAnsi="Times New Roman" w:cs="Times New Roman"/>
          <w:sz w:val="24"/>
          <w:szCs w:val="24"/>
        </w:rPr>
        <w:t xml:space="preserve"> manifested in human nature. Violence, inherently, is rooted in the nature of humans which can be viewed in the light of historical instances. Wars, crimes and injustices have remained a potential part of human history and provide an explicit illustration </w:t>
      </w:r>
      <w:r>
        <w:rPr>
          <w:rFonts w:ascii="Times New Roman" w:hAnsi="Times New Roman" w:cs="Times New Roman"/>
          <w:sz w:val="24"/>
          <w:szCs w:val="24"/>
        </w:rPr>
        <w:t xml:space="preserve">of the perceived reality that human evolution has breed violence. They have progressed to innovate and engage in warfare to perpetuate violence which is justified by their needs. Such critical are the </w:t>
      </w:r>
      <w:r w:rsidR="006E7E1C">
        <w:rPr>
          <w:rFonts w:ascii="Times New Roman" w:hAnsi="Times New Roman" w:cs="Times New Roman"/>
          <w:sz w:val="24"/>
          <w:szCs w:val="24"/>
        </w:rPr>
        <w:t>manifestations of violence embedded in the inherent nature of humans.</w:t>
      </w:r>
    </w:p>
    <w:p w:rsidR="006E7E1C" w:rsidRDefault="009704D2" w:rsidP="007109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conclude, various ethical theories and philosophers have stipulated contrasting and contentious views on the need and justification of violence. The fundamental principle breeding violence is the provision of justification, productivity a</w:t>
      </w:r>
      <w:r>
        <w:rPr>
          <w:rFonts w:ascii="Times New Roman" w:hAnsi="Times New Roman" w:cs="Times New Roman"/>
          <w:sz w:val="24"/>
          <w:szCs w:val="24"/>
        </w:rPr>
        <w:t>nd the nature of human being</w:t>
      </w:r>
      <w:r w:rsidR="001C15B3">
        <w:rPr>
          <w:rFonts w:ascii="Times New Roman" w:hAnsi="Times New Roman" w:cs="Times New Roman"/>
          <w:sz w:val="24"/>
          <w:szCs w:val="24"/>
        </w:rPr>
        <w:t>s. However, these provisions cannot cultivate the existence of violence to be ethical or moral. Violence becomes, meanwhile, imperative in certain cases to save the other person from greater harm as amputating the leg of a person whose leg is stuck under an immense log that cannot be moved. The bottom line is that violence poses grave adversities for the study of ethics and eventually causes moral challenges</w:t>
      </w:r>
      <w:r w:rsidR="00CF5F87">
        <w:rPr>
          <w:rFonts w:ascii="Times New Roman" w:hAnsi="Times New Roman" w:cs="Times New Roman"/>
          <w:sz w:val="24"/>
          <w:szCs w:val="24"/>
        </w:rPr>
        <w:t>.</w:t>
      </w:r>
      <w:r w:rsidR="001C15B3">
        <w:rPr>
          <w:rFonts w:ascii="Times New Roman" w:hAnsi="Times New Roman" w:cs="Times New Roman"/>
          <w:sz w:val="24"/>
          <w:szCs w:val="24"/>
        </w:rPr>
        <w:t xml:space="preserve"> </w:t>
      </w:r>
    </w:p>
    <w:p w:rsidR="003D406F" w:rsidRDefault="003D406F" w:rsidP="004B59D5">
      <w:pPr>
        <w:spacing w:after="0" w:line="480" w:lineRule="auto"/>
        <w:ind w:firstLine="720"/>
        <w:jc w:val="center"/>
        <w:rPr>
          <w:rFonts w:ascii="Times New Roman" w:hAnsi="Times New Roman" w:cs="Times New Roman"/>
          <w:sz w:val="24"/>
          <w:szCs w:val="24"/>
        </w:rPr>
      </w:pPr>
    </w:p>
    <w:p w:rsidR="00CF5F87" w:rsidRDefault="00CF5F87" w:rsidP="00CF5F87">
      <w:pPr>
        <w:spacing w:after="0" w:line="480" w:lineRule="auto"/>
        <w:rPr>
          <w:rFonts w:ascii="Times New Roman" w:hAnsi="Times New Roman" w:cs="Times New Roman"/>
          <w:sz w:val="24"/>
          <w:szCs w:val="24"/>
        </w:rPr>
      </w:pPr>
    </w:p>
    <w:p w:rsidR="004B59D5" w:rsidRDefault="009704D2" w:rsidP="00CF5F87">
      <w:pPr>
        <w:spacing w:after="0" w:line="480" w:lineRule="auto"/>
        <w:ind w:left="3600" w:firstLine="720"/>
        <w:rPr>
          <w:rFonts w:ascii="Times New Roman" w:hAnsi="Times New Roman" w:cs="Times New Roman"/>
          <w:sz w:val="24"/>
          <w:szCs w:val="24"/>
        </w:rPr>
      </w:pPr>
      <w:r>
        <w:rPr>
          <w:rFonts w:ascii="Times New Roman" w:hAnsi="Times New Roman" w:cs="Times New Roman"/>
          <w:sz w:val="24"/>
          <w:szCs w:val="24"/>
        </w:rPr>
        <w:t>Works Cited</w:t>
      </w:r>
    </w:p>
    <w:p w:rsidR="00A24FB0" w:rsidRPr="00A24FB0" w:rsidRDefault="009704D2" w:rsidP="00A24FB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24FB0">
        <w:rPr>
          <w:rFonts w:ascii="Times New Roman" w:hAnsi="Times New Roman" w:cs="Times New Roman"/>
          <w:sz w:val="24"/>
        </w:rPr>
        <w:t xml:space="preserve">Alfieri, Anthony V. “The Ethics of Violence: Necessity, Excess, and Opposition.” </w:t>
      </w:r>
      <w:r w:rsidRPr="00A24FB0">
        <w:rPr>
          <w:rFonts w:ascii="Times New Roman" w:hAnsi="Times New Roman" w:cs="Times New Roman"/>
          <w:i/>
          <w:iCs/>
          <w:sz w:val="24"/>
        </w:rPr>
        <w:t>Columbia Law Review</w:t>
      </w:r>
      <w:r w:rsidRPr="00A24FB0">
        <w:rPr>
          <w:rFonts w:ascii="Times New Roman" w:hAnsi="Times New Roman" w:cs="Times New Roman"/>
          <w:sz w:val="24"/>
        </w:rPr>
        <w:t>, edited by Austin Sarat and Thomas R. Kearns, vol. 94, no. 5, 1994, pp. 1721–50</w:t>
      </w:r>
      <w:r w:rsidRPr="00A24FB0">
        <w:rPr>
          <w:rFonts w:ascii="Times New Roman" w:hAnsi="Times New Roman" w:cs="Times New Roman"/>
          <w:sz w:val="24"/>
        </w:rPr>
        <w:t xml:space="preserve">. </w:t>
      </w:r>
      <w:r w:rsidRPr="00A24FB0">
        <w:rPr>
          <w:rFonts w:ascii="Times New Roman" w:hAnsi="Times New Roman" w:cs="Times New Roman"/>
          <w:i/>
          <w:iCs/>
          <w:sz w:val="24"/>
        </w:rPr>
        <w:t>JSTOR</w:t>
      </w:r>
      <w:r w:rsidRPr="00A24FB0">
        <w:rPr>
          <w:rFonts w:ascii="Times New Roman" w:hAnsi="Times New Roman" w:cs="Times New Roman"/>
          <w:sz w:val="24"/>
        </w:rPr>
        <w:t>, doi:10.2307/1123163.</w:t>
      </w:r>
    </w:p>
    <w:p w:rsidR="00A24FB0" w:rsidRPr="00A24FB0" w:rsidRDefault="009704D2" w:rsidP="00A24FB0">
      <w:pPr>
        <w:pStyle w:val="Bibliography"/>
        <w:rPr>
          <w:rFonts w:ascii="Times New Roman" w:hAnsi="Times New Roman" w:cs="Times New Roman"/>
          <w:sz w:val="24"/>
        </w:rPr>
      </w:pPr>
      <w:r w:rsidRPr="00A24FB0">
        <w:rPr>
          <w:rFonts w:ascii="Times New Roman" w:hAnsi="Times New Roman" w:cs="Times New Roman"/>
          <w:i/>
          <w:iCs/>
          <w:sz w:val="24"/>
        </w:rPr>
        <w:t>Are Human Beings Naturally Violent And Warlike? | Issue 105 | Philosophy Now</w:t>
      </w:r>
      <w:r w:rsidRPr="00A24FB0">
        <w:rPr>
          <w:rFonts w:ascii="Times New Roman" w:hAnsi="Times New Roman" w:cs="Times New Roman"/>
          <w:sz w:val="24"/>
        </w:rPr>
        <w:t>. https://philosophynow.org/issues/105/Are_Human_Beings_N</w:t>
      </w:r>
      <w:bookmarkStart w:id="0" w:name="_GoBack"/>
      <w:bookmarkEnd w:id="0"/>
      <w:r w:rsidRPr="00A24FB0">
        <w:rPr>
          <w:rFonts w:ascii="Times New Roman" w:hAnsi="Times New Roman" w:cs="Times New Roman"/>
          <w:sz w:val="24"/>
        </w:rPr>
        <w:t>aturally_Violent_And_Warlike. Accessed 19 Apr. 2019.</w:t>
      </w:r>
    </w:p>
    <w:p w:rsidR="00A24FB0" w:rsidRPr="00A24FB0" w:rsidRDefault="009704D2" w:rsidP="00A24FB0">
      <w:pPr>
        <w:pStyle w:val="Bibliography"/>
        <w:rPr>
          <w:rFonts w:ascii="Times New Roman" w:hAnsi="Times New Roman" w:cs="Times New Roman"/>
          <w:sz w:val="24"/>
        </w:rPr>
      </w:pPr>
      <w:r w:rsidRPr="00A24FB0">
        <w:rPr>
          <w:rFonts w:ascii="Times New Roman" w:hAnsi="Times New Roman" w:cs="Times New Roman"/>
          <w:sz w:val="24"/>
        </w:rPr>
        <w:t xml:space="preserve">“Arguments for Liberty: Utilitarianism.” </w:t>
      </w:r>
      <w:r w:rsidRPr="00A24FB0">
        <w:rPr>
          <w:rFonts w:ascii="Times New Roman" w:hAnsi="Times New Roman" w:cs="Times New Roman"/>
          <w:i/>
          <w:iCs/>
          <w:sz w:val="24"/>
        </w:rPr>
        <w:t>Libertarianism.Org</w:t>
      </w:r>
      <w:r w:rsidRPr="00A24FB0">
        <w:rPr>
          <w:rFonts w:ascii="Times New Roman" w:hAnsi="Times New Roman" w:cs="Times New Roman"/>
          <w:sz w:val="24"/>
        </w:rPr>
        <w:t>, https://www.libertarianism.org/media/free-thoughts/arguments-liberty-utilitarianism. Accessed 20 Apr. 2019.</w:t>
      </w:r>
    </w:p>
    <w:p w:rsidR="00A24FB0" w:rsidRPr="00A24FB0" w:rsidRDefault="009704D2" w:rsidP="00A24FB0">
      <w:pPr>
        <w:pStyle w:val="Bibliography"/>
        <w:rPr>
          <w:rFonts w:ascii="Times New Roman" w:hAnsi="Times New Roman" w:cs="Times New Roman"/>
          <w:sz w:val="24"/>
        </w:rPr>
      </w:pPr>
      <w:r w:rsidRPr="00A24FB0">
        <w:rPr>
          <w:rFonts w:ascii="Times New Roman" w:hAnsi="Times New Roman" w:cs="Times New Roman"/>
          <w:i/>
          <w:iCs/>
          <w:sz w:val="24"/>
        </w:rPr>
        <w:t>Defining Violence | Issue 66 | Philosophy Now</w:t>
      </w:r>
      <w:r w:rsidRPr="00A24FB0">
        <w:rPr>
          <w:rFonts w:ascii="Times New Roman" w:hAnsi="Times New Roman" w:cs="Times New Roman"/>
          <w:sz w:val="24"/>
        </w:rPr>
        <w:t>. https://philosophynow.org/issues/66/Defi</w:t>
      </w:r>
      <w:r w:rsidRPr="00A24FB0">
        <w:rPr>
          <w:rFonts w:ascii="Times New Roman" w:hAnsi="Times New Roman" w:cs="Times New Roman"/>
          <w:sz w:val="24"/>
        </w:rPr>
        <w:t>ning_Violence. Accessed 19 Apr. 2019.</w:t>
      </w:r>
    </w:p>
    <w:p w:rsidR="00A24FB0" w:rsidRPr="00A24FB0" w:rsidRDefault="009704D2" w:rsidP="00A24FB0">
      <w:pPr>
        <w:pStyle w:val="Bibliography"/>
        <w:rPr>
          <w:rFonts w:ascii="Times New Roman" w:hAnsi="Times New Roman" w:cs="Times New Roman"/>
          <w:sz w:val="24"/>
        </w:rPr>
      </w:pPr>
      <w:r w:rsidRPr="00A24FB0">
        <w:rPr>
          <w:rFonts w:ascii="Times New Roman" w:hAnsi="Times New Roman" w:cs="Times New Roman"/>
          <w:sz w:val="24"/>
        </w:rPr>
        <w:t xml:space="preserve">Thi, Nguyen C., and Zagal José P. </w:t>
      </w:r>
      <w:r w:rsidRPr="00A24FB0">
        <w:rPr>
          <w:rFonts w:ascii="Times New Roman" w:hAnsi="Times New Roman" w:cs="Times New Roman"/>
          <w:i/>
          <w:iCs/>
          <w:sz w:val="24"/>
        </w:rPr>
        <w:t>Good Violence, Bad Violence: The Ethics of Competition in Multiplayer Games</w:t>
      </w:r>
      <w:r w:rsidRPr="00A24FB0">
        <w:rPr>
          <w:rFonts w:ascii="Times New Roman" w:hAnsi="Times New Roman" w:cs="Times New Roman"/>
          <w:sz w:val="24"/>
        </w:rPr>
        <w:t>. 2016, http://www.digra.org/wp-content/uploads/digital-library/paper_39.pdf.</w:t>
      </w:r>
    </w:p>
    <w:p w:rsidR="004B59D5" w:rsidRPr="00A8393A" w:rsidRDefault="009704D2"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04D2" w:rsidRDefault="009704D2">
      <w:pPr>
        <w:spacing w:after="0" w:line="240" w:lineRule="auto"/>
      </w:pPr>
      <w:r>
        <w:separator/>
      </w:r>
    </w:p>
  </w:endnote>
  <w:endnote w:type="continuationSeparator" w:id="0">
    <w:p w:rsidR="009704D2" w:rsidRDefault="009704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04D2" w:rsidRDefault="009704D2">
      <w:pPr>
        <w:spacing w:after="0" w:line="240" w:lineRule="auto"/>
      </w:pPr>
      <w:r>
        <w:separator/>
      </w:r>
    </w:p>
  </w:footnote>
  <w:footnote w:type="continuationSeparator" w:id="0">
    <w:p w:rsidR="009704D2" w:rsidRDefault="009704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9704D2"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4F141E">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3A8A"/>
    <w:rsid w:val="00004668"/>
    <w:rsid w:val="000167A7"/>
    <w:rsid w:val="0002749C"/>
    <w:rsid w:val="000435CF"/>
    <w:rsid w:val="000435FE"/>
    <w:rsid w:val="000518F5"/>
    <w:rsid w:val="0006067B"/>
    <w:rsid w:val="000628FA"/>
    <w:rsid w:val="00063FA4"/>
    <w:rsid w:val="0008798E"/>
    <w:rsid w:val="00093E84"/>
    <w:rsid w:val="0009542A"/>
    <w:rsid w:val="000A2BE5"/>
    <w:rsid w:val="000A66E1"/>
    <w:rsid w:val="000B4604"/>
    <w:rsid w:val="000B7FB2"/>
    <w:rsid w:val="000D7700"/>
    <w:rsid w:val="000E132D"/>
    <w:rsid w:val="000E1A7A"/>
    <w:rsid w:val="000E6F7C"/>
    <w:rsid w:val="000F0016"/>
    <w:rsid w:val="0012027D"/>
    <w:rsid w:val="001264C4"/>
    <w:rsid w:val="00126D02"/>
    <w:rsid w:val="001323E8"/>
    <w:rsid w:val="0014148B"/>
    <w:rsid w:val="00153571"/>
    <w:rsid w:val="00157390"/>
    <w:rsid w:val="001632EF"/>
    <w:rsid w:val="00164B24"/>
    <w:rsid w:val="00175479"/>
    <w:rsid w:val="00180976"/>
    <w:rsid w:val="00185B04"/>
    <w:rsid w:val="0019332B"/>
    <w:rsid w:val="001A1B61"/>
    <w:rsid w:val="001A3700"/>
    <w:rsid w:val="001A4DC2"/>
    <w:rsid w:val="001A6950"/>
    <w:rsid w:val="001B61BE"/>
    <w:rsid w:val="001C15B3"/>
    <w:rsid w:val="001C7B07"/>
    <w:rsid w:val="001D5395"/>
    <w:rsid w:val="001D75DC"/>
    <w:rsid w:val="001F0FF0"/>
    <w:rsid w:val="002024BB"/>
    <w:rsid w:val="002128DC"/>
    <w:rsid w:val="002324B1"/>
    <w:rsid w:val="0023333D"/>
    <w:rsid w:val="00233907"/>
    <w:rsid w:val="00237076"/>
    <w:rsid w:val="0027162B"/>
    <w:rsid w:val="002740FD"/>
    <w:rsid w:val="002836E6"/>
    <w:rsid w:val="00287BCC"/>
    <w:rsid w:val="00287C80"/>
    <w:rsid w:val="00292521"/>
    <w:rsid w:val="00292930"/>
    <w:rsid w:val="00294AF4"/>
    <w:rsid w:val="002A01AE"/>
    <w:rsid w:val="002A6446"/>
    <w:rsid w:val="002B0E1C"/>
    <w:rsid w:val="002B3E35"/>
    <w:rsid w:val="002C27BD"/>
    <w:rsid w:val="002C35B7"/>
    <w:rsid w:val="002C5E0B"/>
    <w:rsid w:val="002C7015"/>
    <w:rsid w:val="002D5BC2"/>
    <w:rsid w:val="002D65CE"/>
    <w:rsid w:val="002E7CF3"/>
    <w:rsid w:val="002F3CEB"/>
    <w:rsid w:val="0031043C"/>
    <w:rsid w:val="003107DF"/>
    <w:rsid w:val="00311BE5"/>
    <w:rsid w:val="00320A9A"/>
    <w:rsid w:val="00332C39"/>
    <w:rsid w:val="00333829"/>
    <w:rsid w:val="0033645E"/>
    <w:rsid w:val="00346B21"/>
    <w:rsid w:val="003513ED"/>
    <w:rsid w:val="00360B57"/>
    <w:rsid w:val="00382121"/>
    <w:rsid w:val="00383E72"/>
    <w:rsid w:val="00392268"/>
    <w:rsid w:val="0039349A"/>
    <w:rsid w:val="003972B1"/>
    <w:rsid w:val="003A254E"/>
    <w:rsid w:val="003A32AF"/>
    <w:rsid w:val="003A398A"/>
    <w:rsid w:val="003C24E5"/>
    <w:rsid w:val="003D2B4C"/>
    <w:rsid w:val="003D406F"/>
    <w:rsid w:val="003E04E4"/>
    <w:rsid w:val="003E25FB"/>
    <w:rsid w:val="003E2FB4"/>
    <w:rsid w:val="003F5599"/>
    <w:rsid w:val="0040478B"/>
    <w:rsid w:val="00405828"/>
    <w:rsid w:val="00406C2D"/>
    <w:rsid w:val="004172B1"/>
    <w:rsid w:val="0043523C"/>
    <w:rsid w:val="0044323B"/>
    <w:rsid w:val="00451150"/>
    <w:rsid w:val="00457666"/>
    <w:rsid w:val="004619B2"/>
    <w:rsid w:val="00471420"/>
    <w:rsid w:val="00474977"/>
    <w:rsid w:val="00476115"/>
    <w:rsid w:val="00490989"/>
    <w:rsid w:val="0049229C"/>
    <w:rsid w:val="0049401A"/>
    <w:rsid w:val="004971A8"/>
    <w:rsid w:val="004A636D"/>
    <w:rsid w:val="004B3758"/>
    <w:rsid w:val="004B4B6B"/>
    <w:rsid w:val="004B59D5"/>
    <w:rsid w:val="004C54DB"/>
    <w:rsid w:val="004C5F60"/>
    <w:rsid w:val="004D1E0B"/>
    <w:rsid w:val="004D2108"/>
    <w:rsid w:val="004D3237"/>
    <w:rsid w:val="004E189E"/>
    <w:rsid w:val="004E5315"/>
    <w:rsid w:val="004E65EE"/>
    <w:rsid w:val="004F141E"/>
    <w:rsid w:val="00505AD0"/>
    <w:rsid w:val="00512099"/>
    <w:rsid w:val="00523138"/>
    <w:rsid w:val="00532F6B"/>
    <w:rsid w:val="00544500"/>
    <w:rsid w:val="00556B18"/>
    <w:rsid w:val="005648F5"/>
    <w:rsid w:val="00566118"/>
    <w:rsid w:val="005854D6"/>
    <w:rsid w:val="005863FA"/>
    <w:rsid w:val="0059016B"/>
    <w:rsid w:val="005C745A"/>
    <w:rsid w:val="005F4721"/>
    <w:rsid w:val="00605864"/>
    <w:rsid w:val="00611E03"/>
    <w:rsid w:val="00624516"/>
    <w:rsid w:val="006309B7"/>
    <w:rsid w:val="006408E7"/>
    <w:rsid w:val="00677416"/>
    <w:rsid w:val="006B2170"/>
    <w:rsid w:val="006C677E"/>
    <w:rsid w:val="006D3DF5"/>
    <w:rsid w:val="006D6792"/>
    <w:rsid w:val="006E410D"/>
    <w:rsid w:val="006E7E1C"/>
    <w:rsid w:val="006F065C"/>
    <w:rsid w:val="00701A1E"/>
    <w:rsid w:val="00710970"/>
    <w:rsid w:val="00714545"/>
    <w:rsid w:val="0072700B"/>
    <w:rsid w:val="00727943"/>
    <w:rsid w:val="00740FF1"/>
    <w:rsid w:val="007712E7"/>
    <w:rsid w:val="00775832"/>
    <w:rsid w:val="007809F7"/>
    <w:rsid w:val="00785DD3"/>
    <w:rsid w:val="007A67A5"/>
    <w:rsid w:val="007B0612"/>
    <w:rsid w:val="007E1252"/>
    <w:rsid w:val="007F01AF"/>
    <w:rsid w:val="00805F7D"/>
    <w:rsid w:val="00806E46"/>
    <w:rsid w:val="00810272"/>
    <w:rsid w:val="008140E0"/>
    <w:rsid w:val="00816E1F"/>
    <w:rsid w:val="00817136"/>
    <w:rsid w:val="00822672"/>
    <w:rsid w:val="00823C72"/>
    <w:rsid w:val="00831B7C"/>
    <w:rsid w:val="008503B9"/>
    <w:rsid w:val="00896EF3"/>
    <w:rsid w:val="008A706B"/>
    <w:rsid w:val="008B15BA"/>
    <w:rsid w:val="008D57EA"/>
    <w:rsid w:val="008E759F"/>
    <w:rsid w:val="0090318E"/>
    <w:rsid w:val="009214BE"/>
    <w:rsid w:val="00931C0B"/>
    <w:rsid w:val="00935436"/>
    <w:rsid w:val="00943431"/>
    <w:rsid w:val="0094696B"/>
    <w:rsid w:val="00946C58"/>
    <w:rsid w:val="00951974"/>
    <w:rsid w:val="0095267C"/>
    <w:rsid w:val="00953CF5"/>
    <w:rsid w:val="00955D65"/>
    <w:rsid w:val="00955F7F"/>
    <w:rsid w:val="00957F4B"/>
    <w:rsid w:val="009704D2"/>
    <w:rsid w:val="009754A8"/>
    <w:rsid w:val="00977B46"/>
    <w:rsid w:val="009A1AE9"/>
    <w:rsid w:val="009A4501"/>
    <w:rsid w:val="009A466D"/>
    <w:rsid w:val="009A5BC6"/>
    <w:rsid w:val="009B3F91"/>
    <w:rsid w:val="009C1ADE"/>
    <w:rsid w:val="009C4CDA"/>
    <w:rsid w:val="009E7329"/>
    <w:rsid w:val="009F10E9"/>
    <w:rsid w:val="009F4807"/>
    <w:rsid w:val="009F5B7D"/>
    <w:rsid w:val="009F73D3"/>
    <w:rsid w:val="00A23BB8"/>
    <w:rsid w:val="00A242E5"/>
    <w:rsid w:val="00A24FB0"/>
    <w:rsid w:val="00A31342"/>
    <w:rsid w:val="00A33057"/>
    <w:rsid w:val="00A442CD"/>
    <w:rsid w:val="00A5191D"/>
    <w:rsid w:val="00A643F6"/>
    <w:rsid w:val="00A736A1"/>
    <w:rsid w:val="00A77B93"/>
    <w:rsid w:val="00A8393A"/>
    <w:rsid w:val="00A93BE5"/>
    <w:rsid w:val="00AB08FF"/>
    <w:rsid w:val="00AB5819"/>
    <w:rsid w:val="00AC204C"/>
    <w:rsid w:val="00AC7ACF"/>
    <w:rsid w:val="00AD1AC3"/>
    <w:rsid w:val="00AD6EF3"/>
    <w:rsid w:val="00AF1F22"/>
    <w:rsid w:val="00AF78CB"/>
    <w:rsid w:val="00B0097F"/>
    <w:rsid w:val="00B0260B"/>
    <w:rsid w:val="00B04AC9"/>
    <w:rsid w:val="00B15CCE"/>
    <w:rsid w:val="00B17D49"/>
    <w:rsid w:val="00B3192C"/>
    <w:rsid w:val="00B37643"/>
    <w:rsid w:val="00B40FBC"/>
    <w:rsid w:val="00B40FC1"/>
    <w:rsid w:val="00B50531"/>
    <w:rsid w:val="00B54C32"/>
    <w:rsid w:val="00B629F8"/>
    <w:rsid w:val="00B63B49"/>
    <w:rsid w:val="00BA5AD9"/>
    <w:rsid w:val="00BB4356"/>
    <w:rsid w:val="00BC38E3"/>
    <w:rsid w:val="00BC751B"/>
    <w:rsid w:val="00BD2C2D"/>
    <w:rsid w:val="00BD5D85"/>
    <w:rsid w:val="00BE2BB7"/>
    <w:rsid w:val="00BE5EE8"/>
    <w:rsid w:val="00BF0583"/>
    <w:rsid w:val="00BF0C2F"/>
    <w:rsid w:val="00BF7EF4"/>
    <w:rsid w:val="00C07907"/>
    <w:rsid w:val="00C1271C"/>
    <w:rsid w:val="00C17F78"/>
    <w:rsid w:val="00C21CB1"/>
    <w:rsid w:val="00C272D2"/>
    <w:rsid w:val="00C332F2"/>
    <w:rsid w:val="00C33769"/>
    <w:rsid w:val="00C358AA"/>
    <w:rsid w:val="00C45D74"/>
    <w:rsid w:val="00C521C2"/>
    <w:rsid w:val="00C56311"/>
    <w:rsid w:val="00C563D0"/>
    <w:rsid w:val="00C65482"/>
    <w:rsid w:val="00C818F3"/>
    <w:rsid w:val="00C81BB8"/>
    <w:rsid w:val="00CA0D06"/>
    <w:rsid w:val="00CB1CDA"/>
    <w:rsid w:val="00CB2F72"/>
    <w:rsid w:val="00CD0522"/>
    <w:rsid w:val="00CD3396"/>
    <w:rsid w:val="00CD5C8A"/>
    <w:rsid w:val="00CD7328"/>
    <w:rsid w:val="00CE0A57"/>
    <w:rsid w:val="00CF3724"/>
    <w:rsid w:val="00CF4481"/>
    <w:rsid w:val="00CF5F87"/>
    <w:rsid w:val="00CF719A"/>
    <w:rsid w:val="00D032B0"/>
    <w:rsid w:val="00D164A4"/>
    <w:rsid w:val="00D16C54"/>
    <w:rsid w:val="00D1782D"/>
    <w:rsid w:val="00D34E08"/>
    <w:rsid w:val="00D4304E"/>
    <w:rsid w:val="00D61495"/>
    <w:rsid w:val="00D659C7"/>
    <w:rsid w:val="00D667B1"/>
    <w:rsid w:val="00D6704E"/>
    <w:rsid w:val="00D81125"/>
    <w:rsid w:val="00D83894"/>
    <w:rsid w:val="00D84B40"/>
    <w:rsid w:val="00D900A0"/>
    <w:rsid w:val="00D95F90"/>
    <w:rsid w:val="00DA5807"/>
    <w:rsid w:val="00DB6AE1"/>
    <w:rsid w:val="00DB6E19"/>
    <w:rsid w:val="00DC6431"/>
    <w:rsid w:val="00DD6132"/>
    <w:rsid w:val="00DD7048"/>
    <w:rsid w:val="00DE07EA"/>
    <w:rsid w:val="00DE1B98"/>
    <w:rsid w:val="00DE4913"/>
    <w:rsid w:val="00DF603A"/>
    <w:rsid w:val="00DF6838"/>
    <w:rsid w:val="00E0775C"/>
    <w:rsid w:val="00E2271E"/>
    <w:rsid w:val="00E42F16"/>
    <w:rsid w:val="00E53962"/>
    <w:rsid w:val="00E53FF0"/>
    <w:rsid w:val="00E66893"/>
    <w:rsid w:val="00E732AD"/>
    <w:rsid w:val="00E74E2E"/>
    <w:rsid w:val="00E84ACC"/>
    <w:rsid w:val="00E8610E"/>
    <w:rsid w:val="00EA4BF3"/>
    <w:rsid w:val="00EA6D23"/>
    <w:rsid w:val="00EB0132"/>
    <w:rsid w:val="00EB2204"/>
    <w:rsid w:val="00EB4165"/>
    <w:rsid w:val="00EC34E2"/>
    <w:rsid w:val="00EC693C"/>
    <w:rsid w:val="00ED4DCE"/>
    <w:rsid w:val="00EE531F"/>
    <w:rsid w:val="00F2593F"/>
    <w:rsid w:val="00F41AE0"/>
    <w:rsid w:val="00F4225C"/>
    <w:rsid w:val="00F64CD7"/>
    <w:rsid w:val="00F65B22"/>
    <w:rsid w:val="00F7512A"/>
    <w:rsid w:val="00F75628"/>
    <w:rsid w:val="00F76DEC"/>
    <w:rsid w:val="00F80052"/>
    <w:rsid w:val="00F82008"/>
    <w:rsid w:val="00F83B3E"/>
    <w:rsid w:val="00FB1E18"/>
    <w:rsid w:val="00FB5EE6"/>
    <w:rsid w:val="00FC62E2"/>
    <w:rsid w:val="00FD0329"/>
    <w:rsid w:val="00FD4D33"/>
    <w:rsid w:val="00FD704C"/>
    <w:rsid w:val="00FE351A"/>
    <w:rsid w:val="00FE40E7"/>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13F3BAA-1A1A-4D44-B033-1C89516C1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A24FB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Pages>
  <Words>1933</Words>
  <Characters>1101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4</cp:revision>
  <dcterms:created xsi:type="dcterms:W3CDTF">2019-04-19T18:54:00Z</dcterms:created>
  <dcterms:modified xsi:type="dcterms:W3CDTF">2019-04-19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3QZxbR89"/&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